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ob Kaarup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Jasmin Sami Adada,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Maya Christiane Flensb</w:t>
      </w:r>
      <w:r w:rsidR="00723B9D">
        <w:rPr>
          <w:rFonts w:eastAsia="Times New Roman"/>
          <w:sz w:val="27"/>
          <w:szCs w:val="27"/>
          <w:lang w:val="en-US"/>
        </w:rPr>
        <w:t>o</w:t>
      </w:r>
      <w:r w:rsidRPr="00AF0241">
        <w:rPr>
          <w:rFonts w:eastAsia="Times New Roman"/>
          <w:sz w:val="27"/>
          <w:szCs w:val="27"/>
          <w:lang w:val="en-US"/>
        </w:rPr>
        <w:t>rg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A co-morbidity that increas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commentRangeStart w:id="2"/>
          <w:commentRangeStart w:id="3"/>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commentRangeEnd w:id="2"/>
          <w:r w:rsidR="0079359A">
            <w:rPr>
              <w:rStyle w:val="CommentReference"/>
            </w:rPr>
            <w:commentReference w:id="2"/>
          </w:r>
          <w:commentRangeEnd w:id="3"/>
          <w:r w:rsidR="00052343">
            <w:rPr>
              <w:rStyle w:val="CommentReference"/>
            </w:rPr>
            <w:commentReference w:id="3"/>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4" w:name="ABS_SEARCH_STRATEGY"/>
      <w:bookmarkEnd w:id="4"/>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r>
            <w:rPr>
              <w:rFonts w:eastAsia="Times New Roman"/>
              <w:lang w:val="en-US" w:eastAsia="da-DK"/>
            </w:rPr>
            <w:t>MEDLINE,</w:t>
          </w:r>
          <w:r w:rsidRPr="00AF0241">
            <w:rPr>
              <w:rFonts w:eastAsia="Times New Roman"/>
              <w:lang w:val="en-US" w:eastAsia="da-DK"/>
            </w:rPr>
            <w:t xml:space="preserve">EMBAS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SocINDEX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 xml:space="preserve">Social Sciences Citation Index (Web of Science Core Collection) </w:t>
          </w:r>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In addition to electronic searches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5" w:name="ABS_SELECTION_CRITERIA"/>
      <w:bookmarkEnd w:id="5"/>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recei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6" w:name="ABS_DATA_COLLECTION"/>
      <w:bookmarkEnd w:id="6"/>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0C999FCD" w:rsidR="00BB5450" w:rsidRPr="00AF0241" w:rsidRDefault="00BB5450" w:rsidP="00FE4E3B">
          <w:pPr>
            <w:pStyle w:val="NormalWeb"/>
            <w:spacing w:after="240"/>
            <w:jc w:val="both"/>
            <w:divId w:val="492914960"/>
          </w:pPr>
          <w:r w:rsidRPr="00AF0241">
            <w:t xml:space="preserve">The total number of potential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w:t>
          </w:r>
          <w:r w:rsidRPr="00AF0241">
            <w:lastRenderedPageBreak/>
            <w:t>criteria. including 35 records that were unobtainable despite efforts to locate them through libraries and searches on the Internet. 623 records were ordered, retrieved</w:t>
          </w:r>
          <w:r w:rsidR="00F85227">
            <w:t>,</w:t>
          </w:r>
          <w:r w:rsidRPr="00AF0241">
            <w:t xml:space="preserve"> and screened in full text. Of these, 561 did not fulfil the screening criteria and were excluded. 62 studies were included in the review. </w:t>
          </w:r>
        </w:p>
        <w:p w14:paraId="0A7E2C78" w14:textId="20F93CC7"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xml:space="preserve">, of which 347 effect sizes were adjusted for baseline difference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7" w:name="ABS_RESULTS"/>
      <w:bookmarkEnd w:id="7"/>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BFFA9FF" w:rsidR="00FE4E3B" w:rsidRDefault="007A0E68" w:rsidP="00F85227">
          <w:pPr>
            <w:pStyle w:val="NormalWeb"/>
            <w:jc w:val="both"/>
            <w:divId w:val="2132430162"/>
            <w:rPr>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xml:space="preserve">. Th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contributed to the social reintegrational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reintegrational (primary) and mental health (secondary) outcomes. Specifically, we meta-analyzed </w:t>
          </w:r>
          <w:r w:rsidR="00391340">
            <w:rPr>
              <w:color w:val="000000" w:themeColor="text1"/>
            </w:rPr>
            <w:t xml:space="preserve">205 effect sizes from 46 studies based on reintegrational outcomes and 144 </w:t>
          </w:r>
          <w:r w:rsidR="00464480">
            <w:rPr>
              <w:color w:val="000000" w:themeColor="text1"/>
            </w:rPr>
            <w:t>effect sizes</w:t>
          </w:r>
          <w:r w:rsidR="00391340">
            <w:rPr>
              <w:color w:val="000000" w:themeColor="text1"/>
            </w:rPr>
            <w:t xml:space="preserve"> and 42 studies based on mental health outcomes. </w:t>
          </w:r>
        </w:p>
        <w:p w14:paraId="733609A3" w14:textId="32A11756" w:rsidR="00D7480A"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r w:rsidR="00AF35DF" w:rsidRPr="00AF35DF">
            <w:rPr>
              <w:i/>
              <w:iCs/>
              <w:color w:val="000000" w:themeColor="text1"/>
              <w:lang w:val="en-US"/>
            </w:rPr>
            <w:t>CI[</w:t>
          </w:r>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Pr>
              <w:color w:val="000000" w:themeColor="text1"/>
            </w:rPr>
            <w:t xml:space="preserve">These results were generally consistent across the conducted sensitivity analyses.  </w:t>
          </w:r>
        </w:p>
        <w:p w14:paraId="23A83EA8" w14:textId="753BC31E"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Moreover, we found that continuous moderators such as the measurement timing, duration, intensity, as well as the average age and average percentage of males in the sample did not explain variability in effect size estimates. In fact, no moderator analys</w:t>
          </w:r>
          <w:ins w:id="8" w:author="Nina Thorup Dalgaard" w:date="2025-11-05T09:07:00Z">
            <w:r w:rsidR="00052343">
              <w:rPr>
                <w:color w:val="000000" w:themeColor="text1"/>
              </w:rPr>
              <w:t>is</w:t>
            </w:r>
          </w:ins>
          <w:del w:id="9" w:author="Nina Thorup Dalgaard" w:date="2025-11-05T09:07:00Z">
            <w:r w:rsidR="00391340" w:rsidDel="00052343">
              <w:rPr>
                <w:color w:val="000000" w:themeColor="text1"/>
              </w:rPr>
              <w:delText>is did not</w:delText>
            </w:r>
          </w:del>
          <w:r w:rsidR="00391340">
            <w:rPr>
              <w:color w:val="000000" w:themeColor="text1"/>
            </w:rPr>
            <w:t xml:space="preserve"> substantially explained true heterogeneity among effect sizes. </w:t>
          </w:r>
        </w:p>
        <w:p w14:paraId="5C177358" w14:textId="43DD2E10" w:rsidR="00FE4E3B" w:rsidRDefault="00391340" w:rsidP="00F85227">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p w14:paraId="400BFC9A" w14:textId="77777777" w:rsidR="00B07AEF" w:rsidRPr="00F85227" w:rsidRDefault="00000000" w:rsidP="00F85227">
          <w:pPr>
            <w:pStyle w:val="NormalWeb"/>
            <w:jc w:val="both"/>
            <w:divId w:val="2132430162"/>
            <w:rPr>
              <w:color w:val="000000" w:themeColor="text1"/>
              <w:lang w:val="en-US"/>
            </w:rPr>
          </w:pPr>
        </w:p>
      </w:sdtContent>
    </w:sdt>
    <w:p w14:paraId="0235AA9C" w14:textId="7B1CA5D3" w:rsidR="003862F9" w:rsidRPr="00D53D4E" w:rsidRDefault="00C37244" w:rsidP="00D7480A">
      <w:pPr>
        <w:pStyle w:val="Heading3"/>
        <w:divId w:val="1609117828"/>
        <w:rPr>
          <w:rFonts w:eastAsia="Times New Roman"/>
        </w:rPr>
      </w:pPr>
      <w:bookmarkStart w:id="10" w:name="ABS_CONCLUSIONS"/>
      <w:bookmarkEnd w:id="10"/>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5A18A0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In addition, group-based interventions might be substantially cost-effective relative to no or individual treatments. </w:t>
          </w:r>
          <w:r w:rsidR="00D03F6D" w:rsidRPr="00D53D4E">
            <w:rPr>
              <w:color w:val="000000" w:themeColor="text1"/>
            </w:rPr>
            <w:t xml:space="preserve">All though not all </w:t>
          </w:r>
          <w:r>
            <w:rPr>
              <w:color w:val="000000" w:themeColor="text1"/>
            </w:rPr>
            <w:t xml:space="preserve">moderator </w:t>
          </w:r>
          <w:r w:rsidR="00D03F6D" w:rsidRPr="00D53D4E">
            <w:rPr>
              <w:color w:val="000000" w:themeColor="text1"/>
            </w:rPr>
            <w:t>meta-analyses were statistically significant all average effect sizes favoured group-based interventions indicating that there were no adverse</w:t>
          </w:r>
          <w:ins w:id="11" w:author="Nina Thorup Dalgaard" w:date="2025-11-05T09:09:00Z">
            <w:r w:rsidR="00052343">
              <w:rPr>
                <w:color w:val="000000" w:themeColor="text1"/>
              </w:rPr>
              <w:t xml:space="preserve"> </w:t>
            </w:r>
            <w:commentRangeStart w:id="12"/>
            <w:r w:rsidR="00052343">
              <w:rPr>
                <w:color w:val="000000" w:themeColor="text1"/>
              </w:rPr>
              <w:t>average</w:t>
            </w:r>
            <w:commentRangeEnd w:id="12"/>
            <w:r w:rsidR="00052343">
              <w:rPr>
                <w:rStyle w:val="CommentReference"/>
                <w:rFonts w:asciiTheme="minorHAnsi" w:eastAsiaTheme="minorHAnsi" w:hAnsiTheme="minorHAnsi" w:cstheme="minorBidi"/>
                <w:lang w:val="da-DK" w:eastAsia="en-US"/>
              </w:rPr>
              <w:commentReference w:id="12"/>
            </w:r>
          </w:ins>
          <w:r w:rsidR="00D03F6D" w:rsidRPr="00D53D4E">
            <w:rPr>
              <w:color w:val="000000" w:themeColor="text1"/>
            </w:rPr>
            <w:t xml:space="preserv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Default="000F030A" w:rsidP="000F030A">
              <w:pPr>
                <w:divId w:val="529073452"/>
                <w:rPr>
                  <w:rFonts w:eastAsia="Times New Roman"/>
                </w:rPr>
              </w:pPr>
              <w:r>
                <w:rPr>
                  <w:rFonts w:eastAsia="Times New Roman"/>
                </w:rPr>
                <w:t xml:space="preserve">Group-based </w:t>
              </w:r>
              <w:r w:rsidR="00B46EF6">
                <w:rPr>
                  <w:rFonts w:eastAsia="Times New Roman"/>
                </w:rPr>
                <w:t>i</w:t>
              </w:r>
              <w:r>
                <w:rPr>
                  <w:rFonts w:eastAsia="Times New Roman"/>
                </w:rPr>
                <w:t xml:space="preserve">nterventions for </w:t>
              </w:r>
              <w:r w:rsidR="00B46EF6">
                <w:rPr>
                  <w:color w:val="000000" w:themeColor="text1"/>
                  <w:sz w:val="26"/>
                  <w:szCs w:val="26"/>
                  <w:shd w:val="clear" w:color="auto" w:fill="FFFFFF"/>
                </w:rPr>
                <w:t>m</w:t>
              </w:r>
              <w:r>
                <w:rPr>
                  <w:color w:val="000000" w:themeColor="text1"/>
                  <w:sz w:val="26"/>
                  <w:szCs w:val="26"/>
                  <w:shd w:val="clear" w:color="auto" w:fill="FFFFFF"/>
                </w:rPr>
                <w:t xml:space="preserve">arginalized </w:t>
              </w:r>
              <w:r w:rsidR="00B46EF6">
                <w:rPr>
                  <w:color w:val="000000" w:themeColor="text1"/>
                  <w:sz w:val="26"/>
                  <w:szCs w:val="26"/>
                  <w:shd w:val="clear" w:color="auto" w:fill="FFFFFF"/>
                </w:rPr>
                <w:t>a</w:t>
              </w:r>
              <w:r>
                <w:rPr>
                  <w:color w:val="000000" w:themeColor="text1"/>
                  <w:sz w:val="26"/>
                  <w:szCs w:val="26"/>
                  <w:shd w:val="clear" w:color="auto" w:fill="FFFFFF"/>
                </w:rPr>
                <w:t xml:space="preserve">dults with </w:t>
              </w:r>
              <w:r w:rsidR="00B46EF6">
                <w:rPr>
                  <w:color w:val="000000" w:themeColor="text1"/>
                  <w:sz w:val="26"/>
                  <w:szCs w:val="26"/>
                  <w:shd w:val="clear" w:color="auto" w:fill="FFFFFF"/>
                </w:rPr>
                <w:t>m</w:t>
              </w:r>
              <w:r>
                <w:rPr>
                  <w:color w:val="000000" w:themeColor="text1"/>
                  <w:sz w:val="26"/>
                  <w:szCs w:val="26"/>
                  <w:shd w:val="clear" w:color="auto" w:fill="FFFFFF"/>
                </w:rPr>
                <w:t xml:space="preserve">ental </w:t>
              </w:r>
              <w:r w:rsidR="00B46EF6">
                <w:rPr>
                  <w:color w:val="000000" w:themeColor="text1"/>
                  <w:sz w:val="26"/>
                  <w:szCs w:val="26"/>
                  <w:shd w:val="clear" w:color="auto" w:fill="FFFFFF"/>
                </w:rPr>
                <w:t>i</w:t>
              </w:r>
              <w:r>
                <w:rPr>
                  <w:color w:val="000000" w:themeColor="text1"/>
                  <w:sz w:val="26"/>
                  <w:szCs w:val="26"/>
                  <w:shd w:val="clear" w:color="auto" w:fill="FFFFFF"/>
                </w:rPr>
                <w:t xml:space="preserve">llness </w:t>
              </w:r>
              <w:r w:rsidR="00126541">
                <w:rPr>
                  <w:rFonts w:eastAsia="Times New Roman"/>
                </w:rPr>
                <w:t>are more effective than</w:t>
              </w:r>
              <w:r w:rsidR="00B46EF6">
                <w:rPr>
                  <w:rFonts w:eastAsia="Times New Roman"/>
                </w:rPr>
                <w:t xml:space="preserve"> no or</w:t>
              </w:r>
              <w:r w:rsidR="00126541">
                <w:rPr>
                  <w:rFonts w:eastAsia="Times New Roman"/>
                </w:rPr>
                <w:t xml:space="preserve"> </w:t>
              </w:r>
              <w:r w:rsidR="00B46EF6">
                <w:rPr>
                  <w:rFonts w:eastAsia="Times New Roman"/>
                </w:rPr>
                <w:t>i</w:t>
              </w:r>
              <w:r>
                <w:rPr>
                  <w:rFonts w:eastAsia="Times New Roman"/>
                </w:rPr>
                <w:t>ndividual</w:t>
              </w:r>
              <w:r w:rsidR="00126541">
                <w:rPr>
                  <w:rFonts w:eastAsia="Times New Roman"/>
                </w:rPr>
                <w:t>ly delivered</w:t>
              </w:r>
              <w:r w:rsidR="006974ED">
                <w:rPr>
                  <w:rFonts w:eastAsia="Times New Roman"/>
                </w:rPr>
                <w:t xml:space="preserve"> </w:t>
              </w:r>
              <w:r w:rsidR="00B46EF6">
                <w:rPr>
                  <w:rFonts w:eastAsia="Times New Roman"/>
                </w:rPr>
                <w:t>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13" w:name="SUMMARY_BODY"/>
      <w:bookmarkEnd w:id="13"/>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0BA8264D" w:rsidR="00F97B01" w:rsidRPr="00B07AEF" w:rsidRDefault="006974ED" w:rsidP="00B07AEF">
          <w:pPr>
            <w:pStyle w:val="Heading5"/>
            <w:jc w:val="both"/>
            <w:divId w:val="741559822"/>
            <w:rPr>
              <w:i w:val="0"/>
              <w:sz w:val="24"/>
              <w:szCs w:val="24"/>
            </w:rPr>
          </w:pPr>
          <w:r w:rsidRPr="00071E5A">
            <w:rPr>
              <w:i w:val="0"/>
              <w:sz w:val="24"/>
              <w:szCs w:val="24"/>
            </w:rPr>
            <w:t>For adults who</w:t>
          </w:r>
          <w:r w:rsidR="00B46EF6">
            <w:rPr>
              <w:i w:val="0"/>
              <w:sz w:val="24"/>
              <w:szCs w:val="24"/>
            </w:rPr>
            <w:t>,</w:t>
          </w:r>
          <w:r w:rsidRPr="00071E5A">
            <w:rPr>
              <w:i w:val="0"/>
              <w:sz w:val="24"/>
              <w:szCs w:val="24"/>
            </w:rPr>
            <w:t xml:space="preserve"> in </w:t>
          </w:r>
          <w:r w:rsidRPr="00D53D4E">
            <w:rPr>
              <w:i w:val="0"/>
              <w:sz w:val="24"/>
              <w:szCs w:val="24"/>
            </w:rPr>
            <w:t>addition to mental illness</w:t>
          </w:r>
          <w:r w:rsidR="00B46EF6">
            <w:rPr>
              <w:i w:val="0"/>
              <w:sz w:val="24"/>
              <w:szCs w:val="24"/>
            </w:rPr>
            <w:t>,</w:t>
          </w:r>
          <w:r w:rsidRPr="00D53D4E">
            <w:rPr>
              <w:i w:val="0"/>
              <w:sz w:val="24"/>
              <w:szCs w:val="24"/>
            </w:rPr>
            <w:t xml:space="preserve"> face problems such as loneliness, homelessness, substance and alcohol abuse</w:t>
          </w:r>
          <w:r w:rsidR="00B46EF6">
            <w:rPr>
              <w:i w:val="0"/>
              <w:sz w:val="24"/>
              <w:szCs w:val="24"/>
            </w:rPr>
            <w:t>,</w:t>
          </w:r>
          <w:r w:rsidRPr="00D53D4E">
            <w:rPr>
              <w:i w:val="0"/>
              <w:sz w:val="24"/>
              <w:szCs w:val="24"/>
            </w:rPr>
            <w:t xml:space="preserve"> or other indicators of social marginalization</w:t>
          </w:r>
          <w:r w:rsidR="00D53D4E" w:rsidRPr="00D53D4E">
            <w:rPr>
              <w:i w:val="0"/>
              <w:sz w:val="24"/>
              <w:szCs w:val="24"/>
            </w:rPr>
            <w:t>,</w:t>
          </w:r>
          <w:r w:rsidRPr="00D53D4E">
            <w:rPr>
              <w:i w:val="0"/>
              <w:sz w:val="24"/>
              <w:szCs w:val="24"/>
            </w:rPr>
            <w:t xml:space="preserve"> group interventions outperform</w:t>
          </w:r>
          <w:r w:rsidR="00B46EF6">
            <w:rPr>
              <w:i w:val="0"/>
              <w:sz w:val="24"/>
              <w:szCs w:val="24"/>
            </w:rPr>
            <w:t xml:space="preserve"> no or</w:t>
          </w:r>
          <w:r w:rsidRPr="00D53D4E">
            <w:rPr>
              <w:i w:val="0"/>
              <w:sz w:val="24"/>
              <w:szCs w:val="24"/>
            </w:rPr>
            <w:t xml:space="preserve"> individually delivered interventions on </w:t>
          </w:r>
          <w:r w:rsidR="00B46EF6">
            <w:rPr>
              <w:i w:val="0"/>
              <w:sz w:val="24"/>
              <w:szCs w:val="24"/>
            </w:rPr>
            <w:t>several</w:t>
          </w:r>
          <w:r w:rsidRPr="00D53D4E">
            <w:rPr>
              <w:i w:val="0"/>
              <w:sz w:val="24"/>
              <w:szCs w:val="24"/>
            </w:rPr>
            <w:t xml:space="preserve"> outcomes. Results from</w:t>
          </w:r>
          <w:r w:rsidRPr="00071E5A">
            <w:rPr>
              <w:i w:val="0"/>
              <w:sz w:val="24"/>
              <w:szCs w:val="24"/>
            </w:rPr>
            <w:t xml:space="preserve"> the meta-analyses suggest that for adults who suffer from both mental illness and social marginalization</w:t>
          </w:r>
          <w:r w:rsidR="00B07AEF">
            <w:rPr>
              <w:i w:val="0"/>
              <w:sz w:val="24"/>
              <w:szCs w:val="24"/>
            </w:rPr>
            <w:t>,</w:t>
          </w:r>
          <w:r w:rsidRPr="00071E5A">
            <w:rPr>
              <w:i w:val="0"/>
              <w:sz w:val="24"/>
              <w:szCs w:val="24"/>
            </w:rPr>
            <w:t xml:space="preserve"> group interventions are</w:t>
          </w:r>
          <w:ins w:id="14" w:author="Nina Thorup Dalgaard" w:date="2025-11-05T09:12:00Z">
            <w:r w:rsidR="00030BD6">
              <w:rPr>
                <w:i w:val="0"/>
                <w:sz w:val="24"/>
                <w:szCs w:val="24"/>
              </w:rPr>
              <w:t xml:space="preserve"> on average</w:t>
            </w:r>
          </w:ins>
          <w:r w:rsidRPr="00071E5A">
            <w:rPr>
              <w:i w:val="0"/>
              <w:sz w:val="24"/>
              <w:szCs w:val="24"/>
            </w:rPr>
            <w:t xml:space="preserve"> either more effective or have similar effects compared with 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0EB1539E" w14:textId="126E74FA" w:rsidR="0058111D" w:rsidRPr="00071E5A" w:rsidRDefault="002C7E51" w:rsidP="00B07AEF">
          <w:pPr>
            <w:pStyle w:val="Heading5"/>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it is possible to treat many </w:t>
          </w:r>
          <w:r w:rsidR="00B07AEF">
            <w:rPr>
              <w:i w:val="0"/>
              <w:sz w:val="24"/>
              <w:szCs w:val="24"/>
            </w:rPr>
            <w:t>patients</w:t>
          </w:r>
          <w:r w:rsidR="00AA1FD1">
            <w:rPr>
              <w:i w:val="0"/>
              <w:sz w:val="24"/>
              <w:szCs w:val="24"/>
            </w:rPr>
            <w:t xml:space="preserve"> </w:t>
          </w:r>
          <w:r w:rsidR="00B07AEF">
            <w:rPr>
              <w:i w:val="0"/>
              <w:sz w:val="24"/>
              <w:szCs w:val="24"/>
            </w:rPr>
            <w:t>simultaneously,</w:t>
          </w:r>
          <w:r w:rsidR="0026544D">
            <w:rPr>
              <w:i w:val="0"/>
              <w:sz w:val="24"/>
              <w:szCs w:val="24"/>
            </w:rPr>
            <w:t xml:space="preserve"> and</w:t>
          </w:r>
          <w:ins w:id="15" w:author="Nina Thorup Dalgaard" w:date="2025-11-05T09:13:00Z">
            <w:r w:rsidR="00030BD6">
              <w:rPr>
                <w:i w:val="0"/>
                <w:sz w:val="24"/>
                <w:szCs w:val="24"/>
              </w:rPr>
              <w:t xml:space="preserve"> because</w:t>
            </w:r>
          </w:ins>
          <w:r w:rsidR="0026544D">
            <w:rPr>
              <w:i w:val="0"/>
              <w:sz w:val="24"/>
              <w:szCs w:val="24"/>
            </w:rPr>
            <w:t xml:space="preserve"> the group </w:t>
          </w:r>
          <w:r w:rsidR="00B07AEF">
            <w:rPr>
              <w:i w:val="0"/>
              <w:sz w:val="24"/>
              <w:szCs w:val="24"/>
            </w:rPr>
            <w:t>offers</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7F336873" w14:textId="77777777" w:rsidR="00B07AEF" w:rsidRDefault="00B07AEF" w:rsidP="00B07AEF">
          <w:pPr>
            <w:pStyle w:val="Heading5"/>
            <w:jc w:val="both"/>
            <w:divId w:val="741559822"/>
            <w:rPr>
              <w:i w:val="0"/>
              <w:sz w:val="24"/>
              <w:szCs w:val="24"/>
            </w:rPr>
          </w:pPr>
        </w:p>
        <w:p w14:paraId="4D0E6AE0" w14:textId="1B63B371" w:rsidR="0058111D" w:rsidRPr="00071E5A" w:rsidRDefault="0058111D" w:rsidP="00B07AEF">
          <w:pPr>
            <w:pStyle w:val="Heading5"/>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B07AEF">
            <w:rPr>
              <w:i w:val="0"/>
              <w:sz w:val="24"/>
              <w:szCs w:val="24"/>
            </w:rPr>
            <w:t xml:space="preserve"> such as usual individual treatments</w:t>
          </w:r>
          <w:r w:rsidRPr="00071E5A">
            <w:rPr>
              <w:i w:val="0"/>
              <w:sz w:val="24"/>
              <w:szCs w:val="24"/>
            </w:rPr>
            <w:t>.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17B69041" w:rsidR="00071E5A" w:rsidRPr="00B07AEF" w:rsidRDefault="002C7E51" w:rsidP="00B07AEF">
          <w:pPr>
            <w:pStyle w:val="Heading5"/>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se</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 xml:space="preserve">, and meta-analyzed 49 studies. </w:t>
          </w:r>
        </w:p>
      </w:sdtContent>
    </w:sdt>
    <w:p w14:paraId="4242CC40" w14:textId="3606C9C4"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C75AC5B" w:rsidR="00F97B01" w:rsidRPr="00B07AEF" w:rsidRDefault="002C7E51" w:rsidP="00B07AEF">
          <w:pPr>
            <w:pStyle w:val="Heading5"/>
            <w:jc w:val="both"/>
            <w:divId w:val="741559822"/>
            <w:rPr>
              <w:i w:val="0"/>
              <w:iCs/>
              <w:sz w:val="24"/>
              <w:szCs w:val="24"/>
            </w:rPr>
          </w:pPr>
          <w:r w:rsidRPr="00B07AEF">
            <w:rPr>
              <w:i w:val="0"/>
              <w:iCs/>
              <w:sz w:val="24"/>
              <w:szCs w:val="24"/>
            </w:rPr>
            <w:t>This systematic review and series of meta-analyses summarises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77777777" w:rsidR="008C4930" w:rsidRPr="00B07AEF" w:rsidRDefault="008C4930" w:rsidP="0014058D">
          <w:pPr>
            <w:pStyle w:val="Heading5"/>
            <w:jc w:val="both"/>
            <w:divId w:val="741559822"/>
            <w:rPr>
              <w:b/>
              <w:i w:val="0"/>
              <w:iCs/>
              <w:sz w:val="24"/>
              <w:szCs w:val="24"/>
            </w:rPr>
          </w:pPr>
          <w:r w:rsidRPr="00B07AEF">
            <w:rPr>
              <w:b/>
              <w:i w:val="0"/>
              <w:iCs/>
              <w:sz w:val="24"/>
              <w:szCs w:val="24"/>
            </w:rPr>
            <w:t>What at studies are included?</w:t>
          </w:r>
        </w:p>
        <w:p w14:paraId="7C2A6C24" w14:textId="241A5AAC" w:rsidR="008C4930" w:rsidRPr="00B07AEF" w:rsidRDefault="008C4930" w:rsidP="0014058D">
          <w:pPr>
            <w:pStyle w:val="Heading5"/>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at least one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of the end of the interventions. </w:t>
          </w:r>
        </w:p>
        <w:p w14:paraId="0283A568" w14:textId="1F639B43" w:rsidR="008C4930" w:rsidRPr="00B07AEF" w:rsidRDefault="008C4930" w:rsidP="0014058D">
          <w:pPr>
            <w:pStyle w:val="Heading5"/>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ins w:id="16" w:author="Nina Thorup Dalgaard" w:date="2025-11-05T09:15:00Z">
            <w:r w:rsidR="00030BD6">
              <w:rPr>
                <w:i w:val="0"/>
                <w:iCs/>
                <w:sz w:val="24"/>
                <w:szCs w:val="24"/>
              </w:rPr>
              <w:t>A</w:t>
            </w:r>
          </w:ins>
          <w:del w:id="17" w:author="Nina Thorup Dalgaard" w:date="2025-11-05T09:15:00Z">
            <w:r w:rsidR="0014058D" w:rsidDel="00030BD6">
              <w:rPr>
                <w:i w:val="0"/>
                <w:iCs/>
                <w:sz w:val="24"/>
                <w:szCs w:val="24"/>
              </w:rPr>
              <w:delText>C</w:delText>
            </w:r>
          </w:del>
          <w:del w:id="18" w:author="Nina Thorup Dalgaard" w:date="2025-11-05T09:14:00Z">
            <w:r w:rsidR="0014058D" w:rsidDel="00030BD6">
              <w:rPr>
                <w:i w:val="0"/>
                <w:iCs/>
                <w:sz w:val="24"/>
                <w:szCs w:val="24"/>
              </w:rPr>
              <w:delText>ommonly, a</w:delText>
            </w:r>
          </w:del>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17485812"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ins w:id="19" w:author="Nina Thorup Dalgaard" w:date="2025-11-05T09:15:00Z">
            <w:r w:rsidR="00030BD6">
              <w:rPr>
                <w:rFonts w:eastAsia="Times New Roman"/>
                <w:iCs/>
                <w:lang w:val="en-US" w:eastAsia="da-DK"/>
              </w:rPr>
              <w:t>regardless</w:t>
            </w:r>
          </w:ins>
          <w:del w:id="20" w:author="Nina Thorup Dalgaard" w:date="2025-11-05T09:15:00Z">
            <w:r w:rsidDel="00030BD6">
              <w:rPr>
                <w:rFonts w:eastAsia="Times New Roman"/>
                <w:iCs/>
                <w:lang w:val="en-US" w:eastAsia="da-DK"/>
              </w:rPr>
              <w:delText>independently</w:delText>
            </w:r>
          </w:del>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reintegrational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When analyzing this group of studies only, we still found a substantial and statistically significant effect of group-based intervention when compared to no or usual individual treatments. To us, this provides rather hard evidence for the effectiveness of group-based intervention</w:t>
          </w:r>
          <w:ins w:id="21" w:author="Nina Thorup Dalgaard" w:date="2025-11-05T09:17:00Z">
            <w:r w:rsidR="00030BD6">
              <w:rPr>
                <w:rFonts w:eastAsia="Times New Roman"/>
                <w:iCs/>
                <w:lang w:val="en-US" w:eastAsia="da-DK"/>
              </w:rPr>
              <w:t>s for adults suffering from both mental illness and</w:t>
            </w:r>
          </w:ins>
          <w:ins w:id="22" w:author="Nina Thorup Dalgaard" w:date="2025-11-05T09:18:00Z">
            <w:r w:rsidR="00030BD6">
              <w:rPr>
                <w:rFonts w:eastAsia="Times New Roman"/>
                <w:iCs/>
                <w:lang w:val="en-US" w:eastAsia="da-DK"/>
              </w:rPr>
              <w:t xml:space="preserve"> social</w:t>
            </w:r>
          </w:ins>
          <w:ins w:id="23" w:author="Nina Thorup Dalgaard" w:date="2025-11-05T09:17:00Z">
            <w:r w:rsidR="00030BD6">
              <w:rPr>
                <w:rFonts w:eastAsia="Times New Roman"/>
                <w:iCs/>
                <w:lang w:val="en-US" w:eastAsia="da-DK"/>
              </w:rPr>
              <w:t xml:space="preserve"> marginalisation</w:t>
            </w:r>
          </w:ins>
          <w:r w:rsidR="0014058D">
            <w:rPr>
              <w:rFonts w:eastAsia="Times New Roman"/>
              <w:iCs/>
              <w:lang w:val="en-US" w:eastAsia="da-DK"/>
            </w:rPr>
            <w:t xml:space="preserve">. </w:t>
          </w:r>
        </w:p>
        <w:p w14:paraId="27B0248C" w14:textId="7A882004"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to all sensitivity and publication bias analyses, </w:t>
          </w:r>
          <w:r>
            <w:rPr>
              <w:rFonts w:eastAsia="Times New Roman"/>
              <w:iCs/>
              <w:lang w:eastAsia="da-DK"/>
            </w:rPr>
            <w:t xml:space="preserve">which further </w:t>
          </w:r>
          <w:r w:rsidRPr="00317C72">
            <w:rPr>
              <w:rFonts w:eastAsia="Times New Roman"/>
              <w:iCs/>
              <w:lang w:eastAsia="da-DK"/>
            </w:rPr>
            <w:t>increas</w:t>
          </w:r>
          <w:r>
            <w:rPr>
              <w:rFonts w:eastAsia="Times New Roman"/>
              <w:iCs/>
              <w:lang w:eastAsia="da-DK"/>
            </w:rPr>
            <w:t xml:space="preserve">es the </w:t>
          </w:r>
          <w:r w:rsidRPr="00317C72">
            <w:rPr>
              <w:rFonts w:eastAsia="Times New Roman"/>
              <w:iCs/>
              <w:lang w:eastAsia="da-DK"/>
            </w:rPr>
            <w:t>confidence in the evidence base.</w:t>
          </w: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39F62711"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w:t>
          </w:r>
          <w:r w:rsidR="00317C72">
            <w:t>meta-regression esitmates</w:t>
          </w:r>
          <w:r>
            <w:t xml:space="preserve"> reached statistical significance, the consistent trend in favor of group-based interventions indicates that they are at least as effective as individual interventions, with no evidence of harmful </w:t>
          </w:r>
          <w:ins w:id="24" w:author="Nina Thorup Dalgaard" w:date="2025-11-05T09:18:00Z">
            <w:r w:rsidR="00030BD6">
              <w:t xml:space="preserve">average </w:t>
            </w:r>
          </w:ins>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25" w:name="BACKGROUND"/>
      <w:bookmarkEnd w:id="25"/>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experiencing co-morbidity. Common co-morbid conditions include personal and social problems such as substance or alcohol abuse, self-harming behaviour, criminal behaviour,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26"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666D2C">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Drain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26"/>
    </w:p>
    <w:p w14:paraId="26CDD933" w14:textId="6F7C87F5"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Several studies suggest that mental illness, discrimination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27" w:name="_Hlk213226838"/>
      <w:r w:rsidR="001F5440" w:rsidRPr="00AF0241">
        <w:t>(Brouwers, 2020; Feldman &amp; Crandall, 2007</w:t>
      </w:r>
      <w:bookmarkEnd w:id="27"/>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28" w:name="_Hlk213226863"/>
      <w:r w:rsidRPr="00AF0241">
        <w:rPr>
          <w:rFonts w:eastAsia="Times New Roman"/>
          <w:lang w:val="en-US" w:eastAsia="da-DK"/>
        </w:rPr>
        <w:t>Dinos, Stevens, Serfaty, Weich, &amp; King (2004</w:t>
      </w:r>
      <w:bookmarkEnd w:id="28"/>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 and rumination, and how this fear of being stigmatised leads to self-isolating and self-limiting behaviours.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1C601A23"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w:t>
      </w:r>
      <w:r w:rsidR="001D7877">
        <w:rPr>
          <w:rFonts w:eastAsia="Times New Roman"/>
          <w:lang w:val="en-US" w:eastAsia="da-DK"/>
        </w:rPr>
        <w:t>disorders</w:t>
      </w:r>
      <w:r w:rsidRPr="00AF0241">
        <w:rPr>
          <w:rFonts w:eastAsia="Times New Roman"/>
          <w:lang w:val="en-US" w:eastAsia="da-DK"/>
        </w:rPr>
        <w:t xml:space="preserve"> and related problems (e.g. substance or alcohol abuse, criminal behaviour,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time consuming, and the evidence regarding their efficacy is far from unequivocal</w:t>
      </w:r>
      <w:r w:rsidR="001D7877">
        <w:rPr>
          <w:rFonts w:eastAsia="Times New Roman"/>
          <w:lang w:val="en-US" w:eastAsia="da-DK"/>
        </w:rPr>
        <w:t xml:space="preserve"> </w:t>
      </w:r>
      <w:bookmarkStart w:id="29"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29"/>
      <w:r w:rsidRPr="00AF0241">
        <w:rPr>
          <w:rFonts w:eastAsia="Times New Roman"/>
          <w:lang w:val="en-US" w:eastAsia="da-DK"/>
        </w:rPr>
        <w:t>Therefore, more recently, the use of group-based interventions has expanded as an alternative to individual therapy or other interventions.</w:t>
      </w:r>
    </w:p>
    <w:p w14:paraId="426E05EE" w14:textId="3F41CE66"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centred to </w:t>
      </w:r>
      <w:r w:rsidR="001D7877">
        <w:rPr>
          <w:rFonts w:eastAsia="Times New Roman"/>
          <w:lang w:val="en-US" w:eastAsia="da-DK"/>
        </w:rPr>
        <w:lastRenderedPageBreak/>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30" w:name="_Hlk213226917"/>
      <w:r w:rsidR="00C83D1C" w:rsidRPr="00AF0241">
        <w:t>Wahlbeck et al., 2011)</w:t>
      </w:r>
      <w:bookmarkEnd w:id="30"/>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31" w:name="_Hlk213226931"/>
      <w:r w:rsidRPr="00AF0241">
        <w:rPr>
          <w:rFonts w:eastAsia="Times New Roman"/>
          <w:lang w:val="en-US" w:eastAsia="da-DK"/>
        </w:rPr>
        <w:t>Ruesh et al., 2015).</w:t>
      </w:r>
      <w:bookmarkEnd w:id="31"/>
    </w:p>
    <w:p w14:paraId="11E65C6C" w14:textId="2CA757BA"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Ruesh et al., 2015). In addition, Ruesh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Ruesh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817B85">
      <w:pPr>
        <w:pStyle w:val="NormalWeb"/>
        <w:divId w:val="1875387967"/>
      </w:pPr>
      <w:bookmarkStart w:id="32" w:name="THEORY"/>
      <w:bookmarkEnd w:id="32"/>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33"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33"/>
    </w:p>
    <w:p w14:paraId="42C2D2D2" w14:textId="02042C8A"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of  personal/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636BE704" w:rsidR="00817B85" w:rsidRPr="00AF0241" w:rsidRDefault="00817B85" w:rsidP="00817B85">
      <w:pPr>
        <w:numPr>
          <w:ilvl w:val="0"/>
          <w:numId w:val="7"/>
        </w:numPr>
        <w:spacing w:before="100" w:beforeAutospacing="1" w:after="100" w:afterAutospacing="1"/>
        <w:divId w:val="1875387967"/>
      </w:pPr>
      <w:r w:rsidRPr="00AF0241">
        <w:lastRenderedPageBreak/>
        <w:t>Social isolation,</w:t>
      </w:r>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34" w:name="IMPORTANCE"/>
      <w:bookmarkEnd w:id="34"/>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35"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35"/>
      <w:r w:rsidRPr="00AF0241">
        <w:t>. As described by Anthony (1993), recovery is:</w:t>
      </w:r>
    </w:p>
    <w:p w14:paraId="406D560F" w14:textId="01199C2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t>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thorugh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bookmarkStart w:id="36"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36"/>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5FEFE5F"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37"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37"/>
      <w:r w:rsidR="00633816" w:rsidRPr="00AF0241">
        <w:t>In addition, interpersonal and support factors are also one of the few changeable predictors in the course of illness</w:t>
      </w:r>
      <w:bookmarkStart w:id="38" w:name="_Hlk213227387"/>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bookmarkEnd w:id="38"/>
      <w:r w:rsidR="00633816" w:rsidRPr="00AF0241">
        <w:t xml:space="preserve">. This has high relevance for this review since, compared with individual therapy,  the interpersonal and social </w:t>
      </w:r>
      <w:r w:rsidR="00633816" w:rsidRPr="00AF0241">
        <w:lastRenderedPageBreak/>
        <w:t>support factor is an inherent part of group-based interventions</w:t>
      </w:r>
      <w:r w:rsidR="00B44897" w:rsidRPr="00AF0241">
        <w:t xml:space="preserve"> </w:t>
      </w:r>
      <w:bookmarkStart w:id="39" w:name="_Hlk213227400"/>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 McDermut et al., 2001)</w:t>
      </w:r>
      <w:r w:rsidR="00B44897" w:rsidRPr="00AF0241">
        <w:fldChar w:fldCharType="end"/>
      </w:r>
      <w:r w:rsidR="00B44897" w:rsidRPr="00AF0241">
        <w:rPr>
          <w:lang w:val="en-US"/>
        </w:rPr>
        <w:t xml:space="preserve">. </w:t>
      </w:r>
      <w:r w:rsidR="00633816" w:rsidRPr="00AF0241">
        <w:t>Thus</w:t>
      </w:r>
      <w:bookmarkEnd w:id="39"/>
      <w:r w:rsidR="00633816" w:rsidRPr="00AF0241">
        <w:t>, group interventions may address important factors in long‐term outcome of treatment of mental illness in ways that individual treatments may not e.g. individual’s feelings of loneliness and social isolation (Ruesh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bookmarkStart w:id="40"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40"/>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w:t>
      </w:r>
      <w:bookmarkStart w:id="41" w:name="_Hlk213227433"/>
      <w:r w:rsidR="00633816" w:rsidRPr="00AF0241">
        <w:t xml:space="preserve">Colom &amp; Vieta (2004) </w:t>
      </w:r>
      <w:bookmarkEnd w:id="41"/>
      <w:r w:rsidR="00633816" w:rsidRPr="00AF0241">
        <w:t xml:space="preserve">indicate that group-based interventions offer advantages beyond the supportive effects of being placed in a group.  Colom &amp; Vieta (2004) compared a 21-session group based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bookmarkStart w:id="42"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42"/>
      <w:r w:rsidRPr="00AF0241">
        <w:t xml:space="preserve">. 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bookmarkStart w:id="43" w:name="_Hlk213227476"/>
      <w:r w:rsidRPr="00AF0241">
        <w:t xml:space="preserve">Strupp, Hadley &amp; Gomes-Schwartz (1977), </w:t>
      </w:r>
      <w:bookmarkEnd w:id="43"/>
      <w:r w:rsidRPr="00AF0241">
        <w:t>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lastRenderedPageBreak/>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eg. some therapists appear be unsuitable or ineffective for patients with certain characteristics such as specific diagnoses, personality traits or underlying undiagnosed conditions). These effects are likely to be similar for group interventions (eg.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r w:rsidRPr="00AF0241">
        <w:rPr>
          <w:i/>
          <w:iCs/>
        </w:rPr>
        <w:t>“ 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44" w:name="OBJECTIVES"/>
      <w:bookmarkEnd w:id="44"/>
      <w:r w:rsidRPr="00AF0241">
        <w:t>A large body of reviews explore the efficacy of psychiatric group interventions targeting specific mental health disorders such as group psychotherapy for anxiety or personality disorders</w:t>
      </w:r>
      <w:bookmarkStart w:id="45" w:name="_Hlk213227537"/>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bookmarkStart w:id="46" w:name="_Hlk213227524"/>
      <w:r w:rsidR="00266276" w:rsidRPr="00AF0241">
        <w:t>(</w:t>
      </w:r>
      <w:bookmarkEnd w:id="46"/>
      <w:r w:rsidR="00266276" w:rsidRPr="00AF0241">
        <w:t>Barkowski et al., 2020; McLaughlin et al., 2019)</w:t>
      </w:r>
      <w:r w:rsidR="00266276" w:rsidRPr="00AF0241">
        <w:fldChar w:fldCharType="end"/>
      </w:r>
      <w:r w:rsidR="00266276" w:rsidRPr="00AF0241">
        <w:t xml:space="preserve">. </w:t>
      </w:r>
      <w:bookmarkEnd w:id="45"/>
      <w:r w:rsidRPr="00AF0241">
        <w:t xml:space="preserve">However, most reviews focus on symptom reduction as the only outcome, and are thus not relevant to the present review, in which </w:t>
      </w:r>
      <w:r w:rsidRPr="00AF0241">
        <w:lastRenderedPageBreak/>
        <w:t xml:space="preserve">we aim to explore the efficacy on a more broad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In a review on the effects of group programs for recovery from psychosis,</w:t>
      </w:r>
      <w:bookmarkStart w:id="47" w:name="_Hlk213227564"/>
      <w:r w:rsidRPr="00AF0241">
        <w:t xml:space="preserve"> Segredou, Livaditis, Liolios, &amp; Skartsila (2008) </w:t>
      </w:r>
      <w:bookmarkEnd w:id="47"/>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bookmarkStart w:id="48" w:name="_Hlk213227609"/>
      <w:r w:rsidRPr="00AF0241">
        <w:t xml:space="preserve">Bøg, Filges, Brännström, Jørgensen &amp; Fredriksson (2015) </w:t>
      </w:r>
      <w:bookmarkEnd w:id="48"/>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interventions post‐treatment on measures of psychiatric symptoms, social functioning, and employment.</w:t>
      </w:r>
    </w:p>
    <w:p w14:paraId="7AD5BC3D" w14:textId="38E6E2B7" w:rsidR="0082078E" w:rsidRPr="00AF0241" w:rsidRDefault="0082078E" w:rsidP="001F4B1C">
      <w:pPr>
        <w:pStyle w:val="NormalWeb"/>
        <w:ind w:firstLine="720"/>
        <w:divId w:val="794105506"/>
      </w:pPr>
      <w:bookmarkStart w:id="49" w:name="_Hlk213227626"/>
      <w:r w:rsidRPr="00AF0241">
        <w:t xml:space="preserve">Munthe-Kaas, Berg &amp; Blaasvær (2018) </w:t>
      </w:r>
      <w:bookmarkEnd w:id="49"/>
      <w:r w:rsidRPr="00AF0241">
        <w:t>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bookmarkStart w:id="50" w:name="_Hlk213227641"/>
      <w:r w:rsidRPr="00AF0241">
        <w:t xml:space="preserve">Mahoney, Karatzias, &amp; Hutton (2019) </w:t>
      </w:r>
      <w:bookmarkEnd w:id="50"/>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lastRenderedPageBreak/>
        <w:t xml:space="preserve">In a systematic review and meta-analysis on the effectiveness of group treatment for substance use disorder in adults based on 33 randomized clinical trials (N= 3951), Lo Coco et al. (2019) compared group </w:t>
      </w:r>
      <w:hyperlink r:id="rId12"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3"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bookmarkStart w:id="51"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51"/>
    </w:p>
    <w:p w14:paraId="16D0E869" w14:textId="0DBD718F" w:rsidR="0082078E" w:rsidRPr="00AF0241" w:rsidRDefault="0082078E" w:rsidP="001F4B1C">
      <w:pPr>
        <w:pStyle w:val="NormalWeb"/>
        <w:ind w:firstLine="720"/>
        <w:divId w:val="794105506"/>
      </w:pPr>
      <w:r w:rsidRPr="00AF0241">
        <w:t>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bookmarkStart w:id="52"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52"/>
    </w:p>
    <w:p w14:paraId="6770B9F1" w14:textId="77777777" w:rsidR="0082078E" w:rsidRPr="00AF0241" w:rsidRDefault="0082078E" w:rsidP="001F4B1C">
      <w:pPr>
        <w:pStyle w:val="NormalWeb"/>
        <w:ind w:firstLine="720"/>
        <w:divId w:val="794105506"/>
      </w:pPr>
      <w:r w:rsidRPr="00AF0241">
        <w:t>Our review adds to the existing body of reviews by exploring the efficacy of group interventions on a more broad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possibl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As pointed out by </w:t>
      </w:r>
      <w:r w:rsidR="00C11FC1" w:rsidRPr="00AF0241">
        <w:t xml:space="preserve"> </w:t>
      </w:r>
      <w:bookmarkStart w:id="53" w:name="_Hlk213227689"/>
      <w:r w:rsidR="00C11FC1" w:rsidRPr="00AF0241">
        <w:t>McDaid et al (2015)</w:t>
      </w:r>
      <w:r w:rsidRPr="00AF0241">
        <w:t> </w:t>
      </w:r>
      <w:bookmarkEnd w:id="53"/>
      <w:r w:rsidRPr="00AF0241">
        <w:t xml:space="preserve">the economic cost of comorbidities have been remarkably neglected by health economists in health in general but also across mental and </w:t>
      </w:r>
      <w:r w:rsidRPr="00AF0241">
        <w:lastRenderedPageBreak/>
        <w:t>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points out that patients with major depressive disorder in Australian data have been found to have higher adjusted odds of 4.0 in difficulty of day to day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Stant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54" w:name="_Hlk213227739"/>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bookmarkEnd w:id="54"/>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55" w:name="METHODS"/>
      <w:bookmarkEnd w:id="55"/>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67733499" w:rsidR="00645E89" w:rsidRDefault="00B2150D" w:rsidP="00C944CE">
      <w:pPr>
        <w:pStyle w:val="Heading1"/>
        <w:jc w:val="both"/>
        <w:divId w:val="1426222456"/>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56" w:name="SELECTION_CRITERIA"/>
      <w:bookmarkEnd w:id="56"/>
      <w:r w:rsidR="0079737E">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one will find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 xml:space="preserve">To ensure the transparency and openness of the review, we have shared all parts for review, including all risk of bias (RoB) assessments, effect size calculation, data extraction schemes, as well as the final meta-analysis code and data. </w:t>
      </w:r>
      <w:r w:rsidR="0079737E">
        <w:t xml:space="preserve">The RoB assessments, effect size calculations, and meta-analysis code are available at </w:t>
      </w:r>
      <w:hyperlink r:id="rId14"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w:t>
      </w:r>
      <w:r w:rsidR="0041210A">
        <w:lastRenderedPageBreak/>
        <w:t xml:space="preserve">have followed the FAIR data sharing principle </w:t>
      </w:r>
      <w:r w:rsidR="0079737E">
        <w:t>(</w:t>
      </w:r>
      <w:r w:rsidR="0041210A">
        <w:t xml:space="preserve">Findable, Accessible, Interoperable, and Reusable; Logan et al., 2021; Wilkinson et al., 2016)  to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57" w:name="CRIT_STUDIES"/>
      <w:bookmarkEnd w:id="57"/>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58" w:name="CRIT_PARTICIPANTS"/>
      <w:bookmarkEnd w:id="58"/>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studies ’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t xml:space="preserve">Our study design definitions are heavily inspired by Shadish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Shadish et al. (2002, p. 12) define as a natural experiment. </w:t>
      </w:r>
    </w:p>
    <w:p w14:paraId="4290B3A0" w14:textId="3BC05A5B" w:rsidR="00645E89" w:rsidRPr="00AF0241" w:rsidRDefault="00645E89" w:rsidP="00CC17FD">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59" w:name="CRIT_INTERVENTIONS"/>
      <w:bookmarkEnd w:id="59"/>
      <w:r>
        <w:t xml:space="preserve">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w:t>
      </w:r>
      <w:r>
        <w:lastRenderedPageBreak/>
        <w:t>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r w:rsidRPr="0097247C">
        <w:rPr>
          <w:rFonts w:ascii="Times New Roman" w:eastAsia="Times New Roman" w:hAnsi="Times New Roman" w:cs="Times New Roman"/>
          <w:sz w:val="24"/>
          <w:lang w:eastAsia="da-DK"/>
        </w:rPr>
        <w:t>Alcohol/substance abuse</w:t>
      </w:r>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harming behaviour</w:t>
      </w:r>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Criminal behaviour</w:t>
      </w:r>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melessness</w:t>
      </w:r>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Poverty</w:t>
      </w:r>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Unemployment</w:t>
      </w:r>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Feelings of loneliness</w:t>
      </w:r>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60" w:name="CRIT_OUTCOMES"/>
      <w:bookmarkEnd w:id="60"/>
    </w:p>
    <w:p w14:paraId="3ADD2D3D" w14:textId="0343105D" w:rsidR="004847E2" w:rsidRPr="00AF0241" w:rsidRDefault="00C468D6" w:rsidP="0019365B">
      <w:pPr>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studies that assess reintegrational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reintegrational)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Broadly, we characterized these types of outcomes as reintegrational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lastRenderedPageBreak/>
        <w:t>Alcohol/substance abuse</w:t>
      </w:r>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harming behaviour</w:t>
      </w:r>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Criminal behaviour</w:t>
      </w:r>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Loneliness</w:t>
      </w:r>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efficacy</w:t>
      </w:r>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melessness</w:t>
      </w:r>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Poverty</w:t>
      </w:r>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Unemployment</w:t>
      </w:r>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Macay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11-item De Jong Gierveld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lastRenderedPageBreak/>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Herth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Miller Hope Scal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Quality of Lif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Quality of Lif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lastRenderedPageBreak/>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reintegrational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028B475C" w14:textId="065BB6FA" w:rsidR="00FF19F5" w:rsidRDefault="00A62129" w:rsidP="00FF19F5">
      <w:pPr>
        <w:divId w:val="1798336831"/>
        <w:rPr>
          <w:rFonts w:eastAsia="Times New Roman"/>
          <w:sz w:val="28"/>
          <w:lang w:val="en-US" w:eastAsia="da-DK"/>
        </w:rPr>
      </w:pPr>
      <w:r>
        <w:rPr>
          <w:rFonts w:eastAsia="Times New Roman"/>
          <w:noProof/>
          <w:sz w:val="28"/>
          <w:lang w:val="en-US" w:eastAsia="da-DK"/>
        </w:rPr>
        <w:lastRenderedPageBreak/>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Effects measured 0-1 year after the end of the intervention were defined as posttest effects</w:t>
      </w:r>
    </w:p>
    <w:p w14:paraId="711F7977" w14:textId="0619D54A" w:rsidR="00F167B0" w:rsidRDefault="00F167B0" w:rsidP="00F167B0">
      <w:pPr>
        <w:pStyle w:val="NormalWeb"/>
        <w:numPr>
          <w:ilvl w:val="0"/>
          <w:numId w:val="38"/>
        </w:numPr>
        <w:divId w:val="1798336831"/>
      </w:pPr>
      <w:r>
        <w:t>Effects measured 1-2 years  after the end of the intervention were defined as medium-term follow-up effects</w:t>
      </w:r>
    </w:p>
    <w:p w14:paraId="403911A2" w14:textId="3E4E4508" w:rsidR="00F167B0" w:rsidRDefault="00F167B0" w:rsidP="00F167B0">
      <w:pPr>
        <w:pStyle w:val="NormalWeb"/>
        <w:numPr>
          <w:ilvl w:val="0"/>
          <w:numId w:val="38"/>
        </w:numPr>
        <w:divId w:val="1798336831"/>
      </w:pPr>
      <w:r>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lastRenderedPageBreak/>
        <w:t xml:space="preserve">That said, we only detected posttest effects in the included literature. Therefore, all the analyses of this review concern the posttest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61" w:name="SEARCH_METHODS"/>
      <w:bookmarkEnd w:id="6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62" w:name="ELECTRONIC_SEARCHES"/>
      <w:bookmarkEnd w:id="6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NDEX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63" w:name="OTHER_SEARCHES"/>
      <w:bookmarkEnd w:id="6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64" w:name="DATA_COLLECTION"/>
      <w:bookmarkEnd w:id="64"/>
      <w:r w:rsidRPr="00AF0241">
        <w:t xml:space="preserve">In addition til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Google Scholar—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Internationale repositorier</w:t>
      </w:r>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en</w:t>
      </w:r>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SysTem In Norway - https://wo.cristin.no/as/WebObjects/cristin.woa/wa/fres?la=no</w:t>
      </w:r>
    </w:p>
    <w:p w14:paraId="1E2BF5E0" w14:textId="77777777" w:rsidR="009377C6" w:rsidRPr="00AF0241" w:rsidRDefault="009377C6" w:rsidP="009377C6">
      <w:pPr>
        <w:pStyle w:val="NormalWeb"/>
        <w:numPr>
          <w:ilvl w:val="0"/>
          <w:numId w:val="13"/>
        </w:numPr>
        <w:divId w:val="1183665933"/>
      </w:pPr>
      <w:r w:rsidRPr="00AF0241">
        <w:t>SwePub—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lastRenderedPageBreak/>
        <w:t xml:space="preserve">The Social Care Institute for Excellence (SCIE) :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65"/>
      <w:r w:rsidRPr="00AF0241">
        <w:t>Citation-</w:t>
      </w:r>
      <w:commentRangeStart w:id="66"/>
      <w:r w:rsidRPr="00AF0241">
        <w:t>tracking</w:t>
      </w:r>
      <w:commentRangeEnd w:id="65"/>
      <w:r w:rsidR="000A72EB">
        <w:rPr>
          <w:rStyle w:val="CommentReference"/>
          <w:rFonts w:asciiTheme="minorHAnsi" w:eastAsiaTheme="minorHAnsi" w:hAnsiTheme="minorHAnsi" w:cstheme="minorBidi"/>
          <w:lang w:val="da-DK" w:eastAsia="en-US"/>
        </w:rPr>
        <w:commentReference w:id="65"/>
      </w:r>
      <w:commentRangeEnd w:id="66"/>
      <w:r w:rsidR="00B868B8">
        <w:rPr>
          <w:rStyle w:val="CommentReference"/>
          <w:rFonts w:asciiTheme="minorHAnsi" w:eastAsiaTheme="minorHAnsi" w:hAnsiTheme="minorHAnsi" w:cstheme="minorBidi"/>
          <w:b w:val="0"/>
          <w:i w:val="0"/>
          <w:lang w:val="da-DK" w:eastAsia="en-US"/>
        </w:rPr>
        <w:commentReference w:id="66"/>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67" w:name="STUDY_SELECTION"/>
      <w:bookmarkEnd w:id="67"/>
      <w:r>
        <w:rPr>
          <w:rFonts w:eastAsia="Times New Roman"/>
        </w:rPr>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lastRenderedPageBreak/>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68" w:name="DATA_EXTRACTION"/>
      <w:bookmarkEnd w:id="68"/>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69" w:name="QUALITY_ASSESSMENT"/>
      <w:bookmarkEnd w:id="69"/>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Effect sizes were primarily calculated by JKJ and MHV, and quality checked by JSA in accordance with the prescripted procedures for ensuring reproducible research in statistics developed by Hofner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vary_id in the covariate data and varifier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RoB)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All RoB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RoB assessments.</w:t>
      </w:r>
      <w:r w:rsidR="00EB6B15">
        <w:rPr>
          <w:rFonts w:eastAsia="Times New Roman"/>
        </w:rPr>
        <w:t xml:space="preserve"> Yet, we never experienced that RoB assessment varied across within-study effect sizes.</w:t>
      </w:r>
      <w:r w:rsidR="00B52D0A">
        <w:rPr>
          <w:rFonts w:eastAsia="Times New Roman"/>
        </w:rPr>
        <w:t xml:space="preserve"> All RoB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lastRenderedPageBreak/>
        <w:t xml:space="preserve">As prescribed in our protocol, we used the </w:t>
      </w:r>
      <w:r w:rsidRPr="00AF0241">
        <w:t>Cochrane</w:t>
      </w:r>
      <w:r w:rsidR="00B05924">
        <w:t>’</w:t>
      </w:r>
      <w:r w:rsidRPr="00AF0241">
        <w:t xml:space="preserve">s revised </w:t>
      </w:r>
      <w:r>
        <w:t>RoB 2 (Risk of Bias)</w:t>
      </w:r>
      <w:r w:rsidRPr="00AF0241">
        <w:t xml:space="preserve"> tool</w:t>
      </w:r>
      <w:r>
        <w:t>s (</w:t>
      </w:r>
      <w:bookmarkStart w:id="70" w:name="_Hlk196402206"/>
      <w:r w:rsidRPr="00F65274">
        <w:rPr>
          <w:noProof/>
        </w:rPr>
        <w:t>Eldridge et al., 2021; Sterne et al., 2019</w:t>
      </w:r>
      <w:bookmarkEnd w:id="70"/>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Of Bias In Non-randomized Studies - of Interventions; </w:t>
      </w:r>
      <w:r w:rsidRPr="00F65274">
        <w:rPr>
          <w:noProof/>
        </w:rPr>
        <w:t>Sterne, Hernán, et al., 2016</w:t>
      </w:r>
      <w:r>
        <w:rPr>
          <w:rStyle w:val="c9dxtc"/>
        </w:rPr>
        <w:t xml:space="preserve">). </w:t>
      </w:r>
      <w:r w:rsidR="00EE63B7">
        <w:rPr>
          <w:rStyle w:val="c9dxtc"/>
        </w:rPr>
        <w:t xml:space="preserve">Since the RoB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To be specific, we assessed individually randomized controlled trial (RCT) studies using the five main domains from the RoB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r w:rsidR="008D5999" w:rsidRPr="00AF0241">
        <w:t>Th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w:t>
      </w:r>
      <w:r w:rsidRPr="00AF0241">
        <w:lastRenderedPageBreak/>
        <w:t>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unobservables.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r>
        <w:t>wer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To align the RoB assessment across the three used tools, we required (as for the studies assessed with the RoB 2 tools) that non-randomized studies either provide the raw data or a pre-registered protocol to be considered to have a low risk of bias in selective reporting. Furthermore, to align the RoB assessment to the standards of psychological and social science research, we did not consider questions about blinding and double-blinding to have any consequential impact on the overall RoB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RoB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McCay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r w:rsidR="0037717D">
        <w:t xml:space="preserve">RoB </w:t>
      </w:r>
      <w:r w:rsidR="0037717D" w:rsidRPr="00AF0241">
        <w:t>assessment</w:t>
      </w:r>
      <w:r w:rsidR="0037717D">
        <w:t xml:space="preserve">. Consequently, studies that received a critical RoB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r w:rsidRPr="000F7975">
        <w:rPr>
          <w:rFonts w:ascii="Courier New" w:hAnsi="Courier New" w:cs="Courier New"/>
        </w:rPr>
        <w:t>tidyverse</w:t>
      </w:r>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r w:rsidRPr="000F7975">
        <w:rPr>
          <w:rFonts w:ascii="Courier New" w:hAnsi="Courier New" w:cs="Courier New"/>
        </w:rPr>
        <w:t>estmeansd</w:t>
      </w:r>
      <w:r>
        <w:t xml:space="preserve"> (version 1.0.1; </w:t>
      </w:r>
      <w:r w:rsidRPr="009A2E4B">
        <w:rPr>
          <w:noProof/>
        </w:rPr>
        <w:t>McGrath et al., 2019</w:t>
      </w:r>
      <w:r>
        <w:t xml:space="preserve">), and we used the </w:t>
      </w:r>
      <w:r w:rsidRPr="000F7975">
        <w:rPr>
          <w:rFonts w:ascii="Courier New" w:hAnsi="Courier New" w:cs="Courier New"/>
        </w:rPr>
        <w:t>metafor</w:t>
      </w:r>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r>
        <w:rPr>
          <w:noProof/>
        </w:rPr>
        <w:t>Maassen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789AB8B2" w:rsidR="00061B6C" w:rsidRDefault="00CE5B90" w:rsidP="00D172F6">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w:t>
      </w:r>
      <w:r>
        <w:lastRenderedPageBreak/>
        <w:t>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71" w:name="EFFECT_MEASURES"/>
      <w:bookmarkEnd w:id="71"/>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studies; </w:t>
      </w:r>
      <w:r w:rsidR="00164D0C">
        <w:rPr>
          <w:rFonts w:eastAsia="Times New Roman"/>
          <w:sz w:val="20"/>
        </w:rPr>
        <w:t xml:space="preserve"> </w:t>
      </w:r>
      <w:r w:rsidR="00164D0C" w:rsidRPr="00164D0C">
        <w:rPr>
          <w:rFonts w:eastAsia="Times New Roman"/>
          <w:i/>
          <w:sz w:val="20"/>
        </w:rPr>
        <w:t>K</w:t>
      </w:r>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r w:rsidR="0039285E">
        <w:rPr>
          <w:noProof/>
        </w:rPr>
        <w:t>Borenstein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lastRenderedPageBreak/>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Citkowicz (2015) that specifically account for this design issue. </w:t>
      </w:r>
      <w:r w:rsidR="002D75DE">
        <w:t xml:space="preserve">Because our priority was the covariate-adjusted effect size, and given that Hedges and Citkowicz primarily developed cluster formulas for posttest-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2012; Haslem et al., 2019; van Gestel-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reintegrational and mental health outcomes, respectively,  in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Empirical distribution of reintegrational</w:t>
      </w:r>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lastRenderedPageBreak/>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C003E67"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Citkowicz,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4ECB5055"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w:t>
      </w:r>
      <w:r>
        <w:lastRenderedPageBreak/>
        <w:t>represent the pre</w:t>
      </w:r>
      <w:r w:rsidR="00F6432E">
        <w:t>-</w:t>
      </w:r>
      <w:r w:rsidR="00153772">
        <w:t xml:space="preserve"> </w:t>
      </w:r>
      <w:r>
        <w:t>and posttest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posttest</w:t>
      </w:r>
    </w:p>
    <w:p w14:paraId="45DD1CE0" w14:textId="4B31CCA4" w:rsidR="00153772" w:rsidRDefault="00764B03" w:rsidP="00EB2B1A">
      <w:pPr>
        <w:jc w:val="both"/>
        <w:divId w:val="106312082"/>
        <w:rPr>
          <w:lang w:val="en-US"/>
        </w:rPr>
      </w:pPr>
      <w:r>
        <w:t>means</w:t>
      </w:r>
      <w:r w:rsidR="00153772">
        <w:t xml:space="preserve">. For five studies (van Gestel-Timmermans et al., 2012; Gonzalez &amp; Prihoda, 2007; McCay et al., 2007; Smith et al., 2021; Wuthrich &amp; Rape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Haslam et al., 2019; Smith et al., 2021; Wojtalik et al., 2022; Wuthrich &amp; Rapee, 2013</w:t>
      </w:r>
      <w:r w:rsidR="00302816">
        <w:t xml:space="preserve">) did not report posttest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McCay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01ECC068"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Acarturk et al., 2022; Bækkelund et al., 2022; Craigie &amp; Nathan, 2009; van Gestel-Timmermans et al., 2012; Gutman et al., 2019; McCay et al., 2006; Popolo et al., 2019; Rabenstein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r w:rsidR="00645CCF">
        <w:t>Rüsch et al., 2019; Schrank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iD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Druss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r w:rsidRPr="00F164DB">
        <w:rPr>
          <w:lang w:val="en-US"/>
        </w:rPr>
        <w:t xml:space="preserve">McCay et al., 2007; </w:t>
      </w:r>
      <w:r>
        <w:t>Smith et al., 2021; Wuthrich &amp; Rapee,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lastRenderedPageBreak/>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r w:rsidR="00157A14" w:rsidRPr="005E5EF2">
        <w:rPr>
          <w:noProof/>
        </w:rPr>
        <w:t>Raudenbush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72" w:name="_Hlk196742226"/>
      <w:r w:rsidRPr="005E3353">
        <w:rPr>
          <w:noProof/>
        </w:rPr>
        <w:t>Higgins, Eldridge, et al.</w:t>
      </w:r>
      <w:r>
        <w:rPr>
          <w:noProof/>
        </w:rPr>
        <w:t xml:space="preserve"> (</w:t>
      </w:r>
      <w:r w:rsidRPr="005E3353">
        <w:rPr>
          <w:noProof/>
        </w:rPr>
        <w:t xml:space="preserve"> 2019</w:t>
      </w:r>
      <w:bookmarkEnd w:id="72"/>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As the statistical method we used for cluster adjustments (i.e., Hedges &amp; Citkowicz</w:t>
      </w:r>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r w:rsidRPr="009E69F3">
        <w:rPr>
          <w:rFonts w:ascii="Courier New" w:eastAsia="Times New Roman" w:hAnsi="Courier New" w:cs="Courier New"/>
        </w:rPr>
        <w:t>VIVECampbell</w:t>
      </w:r>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Our protocol states that we intended to analyze posttest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lastRenderedPageBreak/>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Citkowicz,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analytist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treatment</w:t>
      </w:r>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r w:rsidR="00F178F9" w:rsidRPr="000E5E7A">
        <w:rPr>
          <w:rFonts w:ascii="Courier New" w:eastAsia="Times New Roman" w:hAnsi="Courier New" w:cs="Courier New"/>
        </w:rPr>
        <w:t>vcalc</w:t>
      </w:r>
      <w:r w:rsidR="00F178F9">
        <w:rPr>
          <w:rFonts w:eastAsia="Times New Roman"/>
        </w:rPr>
        <w:t xml:space="preserve"> function from the </w:t>
      </w:r>
      <w:r w:rsidR="00F178F9" w:rsidRPr="000E5E7A">
        <w:rPr>
          <w:rFonts w:ascii="Courier New" w:eastAsia="Times New Roman" w:hAnsi="Courier New" w:cs="Courier New"/>
        </w:rPr>
        <w:t>metafor</w:t>
      </w:r>
      <w:r w:rsidR="000E5E7A">
        <w:rPr>
          <w:rFonts w:asciiTheme="minorHAnsi" w:eastAsia="Times New Roman" w:hAnsiTheme="minorHAnsi" w:cstheme="minorHAnsi"/>
        </w:rPr>
        <w:t xml:space="preserve"> </w:t>
      </w:r>
      <w:r w:rsidR="000E5E7A" w:rsidRPr="000E5E7A">
        <w:rPr>
          <w:rFonts w:eastAsia="Times New Roman"/>
        </w:rPr>
        <w:t>(Viechtbauer, 2025)</w:t>
      </w:r>
      <w:r w:rsidR="00F178F9" w:rsidRPr="000E5E7A">
        <w:rPr>
          <w:rFonts w:eastAsia="Times New Roman"/>
        </w:rPr>
        <w:t>,</w:t>
      </w:r>
      <w:r w:rsidR="00F178F9">
        <w:rPr>
          <w:rFonts w:eastAsia="Times New Roman"/>
        </w:rPr>
        <w:t xml:space="preserve"> </w:t>
      </w:r>
      <w:r w:rsidR="005C3AFD">
        <w:t xml:space="preserve">which implements formulas from </w:t>
      </w:r>
      <w:r w:rsidR="00F178F9">
        <w:rPr>
          <w:rFonts w:eastAsia="Times New Roman"/>
        </w:rPr>
        <w:t xml:space="preserve">Gleser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73" w:name="MISSING_DATA"/>
      <w:bookmarkEnd w:id="73"/>
      <w:r w:rsidRPr="00AF0241">
        <w:rPr>
          <w:rFonts w:eastAsia="Times New Roman"/>
        </w:rPr>
        <w:lastRenderedPageBreak/>
        <w:t xml:space="preserve">Dealing with missing data </w:t>
      </w:r>
    </w:p>
    <w:p w14:paraId="232290BB" w14:textId="51163ED5" w:rsidR="000C776B" w:rsidRDefault="000C776B" w:rsidP="00AA7ECC">
      <w:bookmarkStart w:id="74" w:name="HETEROGENEITY_ASSESSMENT"/>
      <w:bookmarkEnd w:id="74"/>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reintegrational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reintegrational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75" w:name="BIAS_ASSESSMENT"/>
      <w:bookmarkEnd w:id="75"/>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Viechtbauer,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Borenstein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lastRenderedPageBreak/>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c.f. Carter et al., 2019; Chen &amp; Pustejovsky, 2025; Hedges &amp; Vevea,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reintegrational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Bootstrap versions of the newly developed hybrid extended meta-analysis (HYEMA) tests (van Aer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Mathur &amp; VanderWeele,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van Aert &amp; van Assen,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Citkowicz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r w:rsidR="005A5B74">
        <w:t>Citkowicz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the estimated slope from the robust Egger’s regression tests (van Aer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reintegrational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For this type of effect size data, it has recently been suggested not to correct preregistered studies for publication bias (van Aert, 2025) or to model this factor (Pustejovsky, Citkowicz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Aer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 xml:space="preserve">cluster-boostrapped this model (Pustejovsky &amp; Joshi, 2023). For the bootstrap models, we calculated the percentile confidence intervals, as </w:t>
      </w:r>
      <w:r w:rsidR="000F738B">
        <w:rPr>
          <w:rFonts w:eastAsia="Times New Roman"/>
          <w:szCs w:val="27"/>
        </w:rPr>
        <w:lastRenderedPageBreak/>
        <w:t xml:space="preserve">these have shown the most promising performance in other applications (Pustejovsky, </w:t>
      </w:r>
      <w:r w:rsidR="000F738B">
        <w:t>Citkowicz,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constrast tests, investigating whether effect sizes differed across different types of outcome</w:t>
      </w:r>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rma() function in metafor.</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r>
        <w:t xml:space="preserve">miscalibrated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reestimate the overall average effect size as well as subgroup effects across preregistration status and types of outcome.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w:t>
      </w:r>
      <w:r>
        <w:lastRenderedPageBreak/>
        <w:t>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values (Joshi, Pustevjosky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outcom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It has been recommended by Standley and Doucouliagos (</w:t>
      </w:r>
      <w:r w:rsidRPr="00E1490A">
        <w:rPr>
          <w:color w:val="000000" w:themeColor="text1"/>
        </w:rPr>
        <w:t>2014</w:t>
      </w:r>
      <w:r w:rsidRPr="009B0BCC">
        <w:t>) that “</w:t>
      </w:r>
      <w:r w:rsidRPr="009B0BCC">
        <w:rPr>
          <w:rFonts w:eastAsia="Times New Roman"/>
          <w:lang w:val="en-US"/>
        </w:rPr>
        <w:t>[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Pustevjosky,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when reestimating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Carter et al., 2019; Chen &amp; Pustejovsky, 2025; Pustejovsky, Citkowicz,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likelihood of nonaffirmative effect sizes being observed relative to affirmative effect sizes</w:t>
      </w:r>
      <w:r w:rsidR="00A84C2B">
        <w:rPr>
          <w:rFonts w:eastAsia="Times New Roman"/>
          <w:lang w:val="en-US"/>
        </w:rPr>
        <w:t>.</w:t>
      </w:r>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Pustejovsky, Citkowicz,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w:t>
      </w:r>
      <w:r w:rsidR="007000EF">
        <w:rPr>
          <w:rFonts w:eastAsia="Times New Roman"/>
          <w:lang w:val="en-US"/>
        </w:rPr>
        <w:lastRenderedPageBreak/>
        <w:t>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Pustejovsky, Citkowicz,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r w:rsidR="00130C64">
        <w:rPr>
          <w:rFonts w:ascii="Courier New" w:hAnsi="Courier New" w:cs="Courier New"/>
        </w:rPr>
        <w:t>wildmeta</w:t>
      </w:r>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r w:rsidR="00130C64">
        <w:rPr>
          <w:rFonts w:ascii="Courier New" w:hAnsi="Courier New" w:cs="Courier New"/>
        </w:rPr>
        <w:t>metaselection</w:t>
      </w:r>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r w:rsidR="00130C64">
        <w:rPr>
          <w:rFonts w:ascii="Courier New" w:hAnsi="Courier New" w:cs="Courier New"/>
        </w:rPr>
        <w:t>puniform</w:t>
      </w:r>
      <w:r w:rsidR="00130C64">
        <w:t xml:space="preserve"> (version 0.2.7; </w:t>
      </w:r>
      <w:r w:rsidR="00130C64">
        <w:rPr>
          <w:noProof/>
        </w:rPr>
        <w:t>van Aert, 2023</w:t>
      </w:r>
      <w:r w:rsidR="00130C64">
        <w:t>)</w:t>
      </w:r>
      <w:r w:rsidR="00EB6E6C">
        <w:t xml:space="preserve"> for</w:t>
      </w:r>
      <w:r>
        <w:t xml:space="preserve"> the p-uniform* and HYEMA estimations. For </w:t>
      </w:r>
      <w:r w:rsidR="005B33BC">
        <w:t xml:space="preserve">the single-constrast test (i.e., </w:t>
      </w:r>
      <w:r w:rsidR="005B33BC">
        <w:rPr>
          <w:i/>
        </w:rPr>
        <w:t>t</w:t>
      </w:r>
      <w:r w:rsidR="005B33BC">
        <w:t>-test)</w:t>
      </w:r>
      <w:r>
        <w:t>, we used</w:t>
      </w:r>
      <w:r w:rsidR="005B33BC">
        <w:t xml:space="preserve"> the</w:t>
      </w:r>
      <w:r>
        <w:t xml:space="preserve"> </w:t>
      </w:r>
      <w:r w:rsidRPr="005B33BC">
        <w:rPr>
          <w:rFonts w:ascii="Courier New" w:hAnsi="Courier New" w:cs="Courier New"/>
        </w:rPr>
        <w:t>metafor</w:t>
      </w:r>
      <w:r w:rsidR="00DA41F9">
        <w:rPr>
          <w:rFonts w:ascii="Courier New" w:hAnsi="Courier New" w:cs="Courier New"/>
        </w:rPr>
        <w:t xml:space="preserve"> </w:t>
      </w:r>
      <w:r w:rsidR="00DA41F9">
        <w:t>(version 4.8-0; Viechtbauer, 2010)</w:t>
      </w:r>
      <w:r>
        <w:t xml:space="preserve"> and </w:t>
      </w:r>
      <w:r w:rsidRPr="005B33BC">
        <w:rPr>
          <w:rFonts w:ascii="Courier New" w:hAnsi="Courier New" w:cs="Courier New"/>
        </w:rPr>
        <w:t>clubSandwich</w:t>
      </w:r>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76" w:name="DATA_SYNTHESIS"/>
      <w:bookmarkEnd w:id="76"/>
      <w:r w:rsidRPr="00AF0241">
        <w:rPr>
          <w:rFonts w:eastAsia="Times New Roman"/>
        </w:rPr>
        <w:t xml:space="preserve">Data synthesis </w:t>
      </w:r>
    </w:p>
    <w:p w14:paraId="21FFD9E9" w14:textId="35663787" w:rsidR="009F49A6" w:rsidRDefault="009F49A6" w:rsidP="00130C64">
      <w:pPr>
        <w:jc w:val="both"/>
      </w:pPr>
      <w:bookmarkStart w:id="77" w:name="SUBGROUP_ANALYSIS"/>
      <w:bookmarkEnd w:id="77"/>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r>
        <w:rPr>
          <w:rFonts w:ascii="Courier New" w:hAnsi="Courier New" w:cs="Courier New"/>
        </w:rPr>
        <w:t>metafor</w:t>
      </w:r>
      <w:r>
        <w:t xml:space="preserve"> package (version 4.8-0; Viechtbauer,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r w:rsidR="00C10305" w:rsidRPr="00C10305">
        <w:rPr>
          <w:rFonts w:ascii="Courier New" w:hAnsi="Courier New" w:cs="Courier New"/>
        </w:rPr>
        <w:t>wildmeta</w:t>
      </w:r>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w:t>
      </w:r>
      <w:del w:id="78" w:author="Nina Thorup Dalgaard" w:date="2025-11-05T09:56:00Z">
        <w:r w:rsidRPr="004414A3" w:rsidDel="00E35BA5">
          <w:rPr>
            <w:lang w:val="en-US"/>
          </w:rPr>
          <w:delText xml:space="preserve"> having</w:delText>
        </w:r>
      </w:del>
      <w:r w:rsidRPr="004414A3">
        <w:rPr>
          <w:lang w:val="en-US"/>
        </w:rPr>
        <w:t xml:space="preserve">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Viechtbauer,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lastRenderedPageBreak/>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557DF5D6"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included multiple treatment groups compared to the same control group, the covariance between within-study effects can be asymptotically approximated. We used this approach</w:t>
      </w:r>
      <w:ins w:id="79" w:author="Nina Thorup Dalgaard" w:date="2025-11-05T10:04:00Z">
        <w:r w:rsidR="00165C86">
          <w:rPr>
            <w:lang w:val="en-US"/>
          </w:rPr>
          <w:t>,</w:t>
        </w:r>
      </w:ins>
      <w:r w:rsidR="001D32A5" w:rsidRPr="004414A3">
        <w:rPr>
          <w:lang w:val="en-US"/>
        </w:rPr>
        <w:t xml:space="preserve">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3FA95C40"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 xml:space="preserve">values comparing </w:t>
      </w:r>
      <w:r>
        <w:lastRenderedPageBreak/>
        <w:t>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alcholhol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og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w:t>
      </w:r>
      <w:del w:id="80" w:author="Nina Thorup Dalgaard" w:date="2025-11-05T10:05:00Z">
        <w:r w:rsidRPr="002C445F" w:rsidDel="00165C86">
          <w:rPr>
            <w:lang w:val="en-US"/>
          </w:rPr>
          <w:delText xml:space="preserve"> both</w:delText>
        </w:r>
      </w:del>
      <w:r w:rsidRPr="002C445F">
        <w:rPr>
          <w:lang w:val="en-US"/>
        </w:rPr>
        <w:t xml:space="preserve">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  type og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w:t>
      </w:r>
      <w:r w:rsidRPr="002C445F">
        <w:rPr>
          <w:lang w:val="en-US"/>
        </w:rPr>
        <w:lastRenderedPageBreak/>
        <w:t>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5254D426" w:rsidR="001C439B" w:rsidRDefault="001C439B" w:rsidP="001C439B">
      <w:pPr>
        <w:pStyle w:val="Heading4"/>
      </w:pPr>
      <w:r>
        <w:t>Additional modeling</w:t>
      </w:r>
      <w:r w:rsidR="00042A27">
        <w:t xml:space="preserve"> (#)</w:t>
      </w:r>
      <w:r>
        <w:t xml:space="preserve"> </w:t>
      </w:r>
    </w:p>
    <w:p w14:paraId="473CDBD0" w14:textId="77777777" w:rsidR="002937A2" w:rsidRDefault="001C439B" w:rsidP="002C445F">
      <w:pPr>
        <w:jc w:val="both"/>
      </w:pPr>
      <w:r>
        <w:t xml:space="preserve">As the majority of studies both reported on reintegrational and mental health outcomes, we used the </w:t>
      </w:r>
      <w:r w:rsidR="002937A2">
        <w:t>partially c</w:t>
      </w:r>
      <w:r>
        <w:t xml:space="preserve">orrelated </w:t>
      </w:r>
      <w:r w:rsidR="002937A2">
        <w:t>and m</w:t>
      </w:r>
      <w:r>
        <w:t>ultivariate</w:t>
      </w:r>
      <w:r w:rsidR="00A07280">
        <w:t xml:space="preserve"> effects</w:t>
      </w:r>
      <w:r w:rsidR="002937A2">
        <w:t xml:space="preserve"> plus</w:t>
      </w:r>
      <w:r>
        <w:t xml:space="preserve"> model (</w:t>
      </w:r>
      <w:r w:rsidR="002937A2">
        <w:t>PE</w:t>
      </w:r>
      <w:r>
        <w:t xml:space="preserve">CVME; Pustejovsky &amp; Tipton, 2022, first version on OSF) to </w:t>
      </w:r>
      <w:r w:rsidR="002937A2">
        <w:t xml:space="preserve">statistically </w:t>
      </w:r>
      <w:r>
        <w:t>examine</w:t>
      </w:r>
      <w:r w:rsidR="002937A2">
        <w:t xml:space="preserve"> whether group-based interventions with larger impacts on reintegrational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lastRenderedPageBreak/>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63CCA6F6" w14:textId="1DE71F74" w:rsidR="00527421" w:rsidRPr="00527421" w:rsidRDefault="00527421" w:rsidP="002C445F">
      <w:pPr>
        <w:jc w:val="both"/>
        <w:rPr>
          <w:lang w:val="en-US"/>
        </w:rPr>
      </w:pP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81" w:name="SENSITIVITY_ANALYSIS"/>
      <w:bookmarkEnd w:id="81"/>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reestimated all results 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Fernández-Castilla et al., 2020; Van den Noortgat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reestimated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5B3EB613" w:rsidR="00F02D49" w:rsidRPr="00F02D49" w:rsidDel="00E60DAC" w:rsidRDefault="00F02D49" w:rsidP="00F02D49">
      <w:pPr>
        <w:rPr>
          <w:del w:id="82" w:author="Nina Thorup Dalgaard" w:date="2025-11-05T10:12:00Z"/>
          <w:sz w:val="27"/>
        </w:rPr>
      </w:pPr>
    </w:p>
    <w:p w14:paraId="11A2A280" w14:textId="2C1675D6" w:rsidR="00B33F43" w:rsidRPr="00B33F43" w:rsidDel="00E60DAC" w:rsidRDefault="00B33F43" w:rsidP="000D234B">
      <w:pPr>
        <w:pStyle w:val="Heading3"/>
        <w:rPr>
          <w:del w:id="83" w:author="Nina Thorup Dalgaard" w:date="2025-11-05T10:12:00Z"/>
          <w:rFonts w:eastAsia="Times New Roman"/>
        </w:rPr>
      </w:pPr>
      <w:commentRangeStart w:id="84"/>
      <w:del w:id="85" w:author="Nina Thorup Dalgaard" w:date="2025-11-05T10:12:00Z">
        <w:r w:rsidRPr="000D234B" w:rsidDel="00E60DAC">
          <w:rPr>
            <w:rFonts w:eastAsia="Times New Roman"/>
            <w:lang w:val="en-US"/>
          </w:rPr>
          <w:delText xml:space="preserve">Deviations </w:delText>
        </w:r>
        <w:r w:rsidR="001A7FCD" w:rsidDel="00E60DAC">
          <w:rPr>
            <w:rFonts w:eastAsia="Times New Roman"/>
            <w:lang w:val="en-US"/>
          </w:rPr>
          <w:delText>f</w:delText>
        </w:r>
        <w:r w:rsidRPr="000D234B" w:rsidDel="00E60DAC">
          <w:rPr>
            <w:rFonts w:eastAsia="Times New Roman"/>
            <w:lang w:val="en-US"/>
          </w:rPr>
          <w:delText xml:space="preserve">rom the </w:delText>
        </w:r>
        <w:r w:rsidR="001A7FCD" w:rsidDel="00E60DAC">
          <w:rPr>
            <w:rFonts w:eastAsia="Times New Roman"/>
            <w:lang w:val="en-US"/>
          </w:rPr>
          <w:delText>p</w:delText>
        </w:r>
        <w:r w:rsidRPr="000D234B" w:rsidDel="00E60DAC">
          <w:rPr>
            <w:rFonts w:eastAsia="Times New Roman"/>
            <w:lang w:val="en-US"/>
          </w:rPr>
          <w:delText>reregist</w:delText>
        </w:r>
        <w:r w:rsidR="001A7FCD" w:rsidDel="00E60DAC">
          <w:rPr>
            <w:rFonts w:eastAsia="Times New Roman"/>
            <w:lang w:val="en-US"/>
          </w:rPr>
          <w:delText>ered</w:delText>
        </w:r>
        <w:r w:rsidRPr="000D234B" w:rsidDel="00E60DAC">
          <w:rPr>
            <w:rFonts w:eastAsia="Times New Roman"/>
            <w:lang w:val="en-US"/>
          </w:rPr>
          <w:delText xml:space="preserve"> </w:delText>
        </w:r>
        <w:r w:rsidR="001A7FCD" w:rsidDel="00E60DAC">
          <w:rPr>
            <w:rFonts w:eastAsia="Times New Roman"/>
            <w:lang w:val="en-US"/>
          </w:rPr>
          <w:delText>p</w:delText>
        </w:r>
        <w:r w:rsidRPr="000D234B" w:rsidDel="00E60DAC">
          <w:rPr>
            <w:rFonts w:eastAsia="Times New Roman"/>
            <w:lang w:val="en-US"/>
          </w:rPr>
          <w:delText>rotocol</w:delText>
        </w:r>
        <w:commentRangeEnd w:id="84"/>
        <w:r w:rsidR="00B46BDE" w:rsidDel="00E60DAC">
          <w:rPr>
            <w:rStyle w:val="CommentReference"/>
            <w:rFonts w:asciiTheme="minorHAnsi" w:eastAsiaTheme="minorHAnsi" w:hAnsiTheme="minorHAnsi" w:cstheme="minorBidi"/>
            <w:b w:val="0"/>
            <w:bCs w:val="0"/>
            <w:i w:val="0"/>
            <w:iCs w:val="0"/>
            <w:lang w:val="da-DK" w:eastAsia="en-US"/>
          </w:rPr>
          <w:commentReference w:id="84"/>
        </w:r>
      </w:del>
    </w:p>
    <w:p w14:paraId="603E1D45" w14:textId="25421556" w:rsidR="003C3EEA" w:rsidDel="00E60DAC" w:rsidRDefault="0010340F" w:rsidP="009E22C9">
      <w:pPr>
        <w:jc w:val="both"/>
        <w:rPr>
          <w:del w:id="86" w:author="Nina Thorup Dalgaard" w:date="2025-11-05T10:12:00Z"/>
          <w:rFonts w:eastAsia="Times New Roman"/>
        </w:rPr>
      </w:pPr>
      <w:del w:id="87" w:author="Nina Thorup Dalgaard" w:date="2025-11-05T10:12:00Z">
        <w:r w:rsidDel="00E60DAC">
          <w:rPr>
            <w:rFonts w:eastAsia="Times New Roman"/>
          </w:rPr>
          <w:delText xml:space="preserve">In a few instances, we have deviated from our protocol. </w:delText>
        </w:r>
        <w:r w:rsidRPr="0010340F" w:rsidDel="00E60DAC">
          <w:rPr>
            <w:rFonts w:eastAsia="Times New Roman"/>
          </w:rPr>
          <w:delText xml:space="preserve">The main reason for deviation from the protocol was that new and </w:delText>
        </w:r>
        <w:r w:rsidR="006055D2" w:rsidDel="00E60DAC">
          <w:rPr>
            <w:rFonts w:eastAsia="Times New Roman"/>
          </w:rPr>
          <w:delText xml:space="preserve">better-performing </w:delText>
        </w:r>
        <w:r w:rsidRPr="0010340F" w:rsidDel="00E60DAC">
          <w:rPr>
            <w:rFonts w:eastAsia="Times New Roman"/>
          </w:rPr>
          <w:delText>methods were developed since we submitted the protocol. This include</w:delText>
        </w:r>
        <w:r w:rsidDel="00E60DAC">
          <w:rPr>
            <w:rFonts w:eastAsia="Times New Roman"/>
          </w:rPr>
          <w:delText>d</w:delText>
        </w:r>
        <w:r w:rsidRPr="0010340F" w:rsidDel="00E60DAC">
          <w:rPr>
            <w:rFonts w:eastAsia="Times New Roman"/>
          </w:rPr>
          <w:delText xml:space="preserve"> the methods</w:delText>
        </w:r>
        <w:r w:rsidR="009E22C9" w:rsidDel="00E60DAC">
          <w:rPr>
            <w:rFonts w:eastAsia="Times New Roman"/>
          </w:rPr>
          <w:delText xml:space="preserve"> developed by</w:delText>
        </w:r>
        <w:r w:rsidRPr="0010340F" w:rsidDel="00E60DAC">
          <w:rPr>
            <w:rFonts w:eastAsia="Times New Roman"/>
          </w:rPr>
          <w:delText xml:space="preserve"> </w:delText>
        </w:r>
        <w:r w:rsidDel="00E60DAC">
          <w:rPr>
            <w:rFonts w:eastAsia="Times New Roman"/>
          </w:rPr>
          <w:delText xml:space="preserve">Chen and Pustejovsky (2025), </w:delText>
        </w:r>
        <w:r w:rsidRPr="0010340F" w:rsidDel="00E60DAC">
          <w:rPr>
            <w:rFonts w:eastAsia="Times New Roman"/>
          </w:rPr>
          <w:delText>Fit</w:delText>
        </w:r>
        <w:r w:rsidDel="00E60DAC">
          <w:rPr>
            <w:rFonts w:eastAsia="Times New Roman"/>
          </w:rPr>
          <w:delText>z</w:delText>
        </w:r>
        <w:r w:rsidRPr="0010340F" w:rsidDel="00E60DAC">
          <w:rPr>
            <w:rFonts w:eastAsia="Times New Roman"/>
          </w:rPr>
          <w:delText>gerald and Tipton (2024)</w:delText>
        </w:r>
        <w:r w:rsidDel="00E60DAC">
          <w:rPr>
            <w:rFonts w:eastAsia="Times New Roman"/>
          </w:rPr>
          <w:delText xml:space="preserve">, Pustejovsky, Citkowitz et al. </w:delText>
        </w:r>
        <w:r w:rsidRPr="00666D2C" w:rsidDel="00E60DAC">
          <w:rPr>
            <w:rFonts w:eastAsia="Times New Roman"/>
            <w:lang w:val="en-US"/>
          </w:rPr>
          <w:delText>(2025), Pustejovsky, Zhang et al. (2025), van Aert (2025),</w:delText>
        </w:r>
        <w:r w:rsidR="009E22C9" w:rsidRPr="00666D2C" w:rsidDel="00E60DAC">
          <w:rPr>
            <w:rFonts w:eastAsia="Times New Roman"/>
            <w:lang w:val="en-US"/>
          </w:rPr>
          <w:delText xml:space="preserve"> and</w:delText>
        </w:r>
        <w:r w:rsidRPr="00666D2C" w:rsidDel="00E60DAC">
          <w:rPr>
            <w:rFonts w:eastAsia="Times New Roman"/>
            <w:lang w:val="en-US"/>
          </w:rPr>
          <w:delText xml:space="preserve"> Wu, Duan et al. </w:delText>
        </w:r>
        <w:r w:rsidDel="00E60DAC">
          <w:rPr>
            <w:rFonts w:eastAsia="Times New Roman"/>
          </w:rPr>
          <w:delText>(2025). As all of these methods</w:delText>
        </w:r>
        <w:r w:rsidR="009E22C9" w:rsidDel="00E60DAC">
          <w:rPr>
            <w:rFonts w:eastAsia="Times New Roman"/>
          </w:rPr>
          <w:delText xml:space="preserve"> </w:delText>
        </w:r>
        <w:r w:rsidR="006055D2" w:rsidDel="00E60DAC">
          <w:rPr>
            <w:rFonts w:eastAsia="Times New Roman"/>
          </w:rPr>
          <w:delText>(</w:delText>
        </w:r>
        <w:r w:rsidR="009E22C9" w:rsidDel="00E60DAC">
          <w:rPr>
            <w:rFonts w:eastAsia="Times New Roman"/>
          </w:rPr>
          <w:delText>or advice</w:delText>
        </w:r>
        <w:r w:rsidR="006055D2" w:rsidDel="00E60DAC">
          <w:rPr>
            <w:rFonts w:eastAsia="Times New Roman"/>
          </w:rPr>
          <w:delText>)</w:delText>
        </w:r>
        <w:r w:rsidDel="00E60DAC">
          <w:rPr>
            <w:rFonts w:eastAsia="Times New Roman"/>
          </w:rPr>
          <w:delText xml:space="preserve"> show more appropriate statistical performance than the methods we originally described in the protocol, we found it reasonable to implement these methods. Of particular note, </w:delText>
        </w:r>
        <w:r w:rsidR="006055D2" w:rsidDel="00E60DAC">
          <w:rPr>
            <w:rFonts w:eastAsia="Times New Roman"/>
          </w:rPr>
          <w:delText>the majority</w:delText>
        </w:r>
        <w:r w:rsidDel="00E60DAC">
          <w:rPr>
            <w:rFonts w:eastAsia="Times New Roman"/>
          </w:rPr>
          <w:delText xml:space="preserve"> of these method developments were developed by the statisticians who had developed most of the methods we describe in the protocol.</w:delText>
        </w:r>
        <w:r w:rsidR="00476DA2" w:rsidDel="00E60DAC">
          <w:rPr>
            <w:rFonts w:eastAsia="Times New Roman"/>
          </w:rPr>
          <w:delText xml:space="preserve"> Thus, we felt confident in updating our methods</w:delText>
        </w:r>
        <w:r w:rsidR="005F1E04" w:rsidDel="00E60DAC">
          <w:rPr>
            <w:rFonts w:eastAsia="Times New Roman"/>
          </w:rPr>
          <w:delText xml:space="preserve"> to keep up with the state-of-the-art</w:delText>
        </w:r>
        <w:r w:rsidR="00476DA2" w:rsidDel="00E60DAC">
          <w:rPr>
            <w:rFonts w:eastAsia="Times New Roman"/>
          </w:rPr>
          <w:delText xml:space="preserve">. Moreover, we provide open data, allowing others to replicate our work but also to conduct the original suggested analyses, if </w:delText>
        </w:r>
        <w:r w:rsidR="005F1E04" w:rsidDel="00E60DAC">
          <w:rPr>
            <w:rFonts w:eastAsia="Times New Roman"/>
          </w:rPr>
          <w:delText>desired</w:delText>
        </w:r>
        <w:r w:rsidR="00476DA2" w:rsidDel="00E60DAC">
          <w:rPr>
            <w:rFonts w:eastAsia="Times New Roman"/>
          </w:rPr>
          <w:delText>.</w:delText>
        </w:r>
        <w:r w:rsidR="009E22C9" w:rsidDel="00E60DAC">
          <w:rPr>
            <w:rFonts w:eastAsia="Times New Roman"/>
          </w:rPr>
          <w:delText xml:space="preserve"> </w:delText>
        </w:r>
      </w:del>
    </w:p>
    <w:p w14:paraId="16548683" w14:textId="73394DD2" w:rsidR="009E22C9" w:rsidDel="00E60DAC" w:rsidRDefault="009E22C9" w:rsidP="00B33F43">
      <w:pPr>
        <w:rPr>
          <w:del w:id="88" w:author="Nina Thorup Dalgaard" w:date="2025-11-05T10:12:00Z"/>
          <w:rFonts w:eastAsia="Times New Roman"/>
        </w:rPr>
      </w:pPr>
    </w:p>
    <w:p w14:paraId="14739311" w14:textId="1007CCDF" w:rsidR="00A84F76" w:rsidDel="00E60DAC" w:rsidRDefault="00A84F76" w:rsidP="00B62F65">
      <w:pPr>
        <w:jc w:val="both"/>
        <w:rPr>
          <w:del w:id="89" w:author="Nina Thorup Dalgaard" w:date="2025-11-05T10:12:00Z"/>
          <w:rFonts w:eastAsia="Times New Roman"/>
        </w:rPr>
      </w:pPr>
      <w:del w:id="90" w:author="Nina Thorup Dalgaard" w:date="2025-11-05T10:12:00Z">
        <w:r w:rsidDel="00E60DAC">
          <w:rPr>
            <w:rFonts w:eastAsia="Times New Roman"/>
          </w:rPr>
          <w:delText>A more questionable method deviation from the protocol</w:delText>
        </w:r>
        <w:r w:rsidR="00301E6D" w:rsidDel="00E60DAC">
          <w:rPr>
            <w:rFonts w:eastAsia="Times New Roman"/>
          </w:rPr>
          <w:delText>, however,</w:delText>
        </w:r>
        <w:r w:rsidDel="00E60DAC">
          <w:rPr>
            <w:rFonts w:eastAsia="Times New Roman"/>
          </w:rPr>
          <w:delText xml:space="preserve"> was that we used mean imputation to handle the missingness of focal moderating factors.</w:delText>
        </w:r>
        <w:r w:rsidR="00232882" w:rsidDel="00E60DAC">
          <w:rPr>
            <w:rFonts w:eastAsia="Times New Roman"/>
          </w:rPr>
          <w:delText xml:space="preserve"> </w:delText>
        </w:r>
        <w:r w:rsidR="009326F2" w:rsidDel="00E60DAC">
          <w:rPr>
            <w:rFonts w:eastAsia="Times New Roman"/>
          </w:rPr>
          <w:delText xml:space="preserve">Meanwhile, we only used this approach as we only had one missing study </w:delText>
        </w:r>
        <w:r w:rsidR="00A30373" w:rsidDel="00E60DAC">
          <w:rPr>
            <w:rFonts w:eastAsia="Times New Roman"/>
          </w:rPr>
          <w:delText xml:space="preserve">for </w:delText>
        </w:r>
        <w:r w:rsidR="009326F2" w:rsidDel="00E60DAC">
          <w:rPr>
            <w:rFonts w:eastAsia="Times New Roman"/>
          </w:rPr>
          <w:delText>two moderator</w:delText>
        </w:r>
        <w:r w:rsidR="00A30373" w:rsidDel="00E60DAC">
          <w:rPr>
            <w:rFonts w:eastAsia="Times New Roman"/>
          </w:rPr>
          <w:delText>s</w:delText>
        </w:r>
        <w:r w:rsidR="009326F2" w:rsidDel="00E60DAC">
          <w:rPr>
            <w:rFonts w:eastAsia="Times New Roman"/>
          </w:rPr>
          <w:delText xml:space="preserve">. </w:delText>
        </w:r>
        <w:r w:rsidR="00644B20" w:rsidDel="00E60DAC">
          <w:rPr>
            <w:rFonts w:eastAsia="Times New Roman"/>
          </w:rPr>
          <w:delText>Therefore, we considered the advances of mean imputation to outweigh the downside of this approach</w:delText>
        </w:r>
        <w:r w:rsidR="00301E6D" w:rsidDel="00E60DAC">
          <w:rPr>
            <w:rFonts w:eastAsia="Times New Roman"/>
          </w:rPr>
          <w:delText xml:space="preserve"> for the following reasons.</w:delText>
        </w:r>
        <w:r w:rsidR="00644B20" w:rsidDel="00E60DAC">
          <w:rPr>
            <w:rFonts w:eastAsia="Times New Roman"/>
          </w:rPr>
          <w:delText xml:space="preserve"> Firstly,</w:delText>
        </w:r>
        <w:r w:rsidR="00E6205A" w:rsidDel="00E60DAC">
          <w:rPr>
            <w:rFonts w:eastAsia="Times New Roman"/>
          </w:rPr>
          <w:delText xml:space="preserve"> </w:delText>
        </w:r>
        <w:r w:rsidR="00644B20" w:rsidDel="00E60DAC">
          <w:rPr>
            <w:rFonts w:eastAsia="Times New Roman"/>
          </w:rPr>
          <w:delText>using more advanced methods to handle missing values would unnecessarily complicate Wald test estimation (see Vembye, Weiss et al., 2024 for a discussion of this issue). Secondly,</w:delText>
        </w:r>
        <w:r w:rsidR="00A30373" w:rsidDel="00E60DAC">
          <w:rPr>
            <w:rFonts w:eastAsia="Times New Roman"/>
          </w:rPr>
          <w:delText xml:space="preserve"> </w:delText>
        </w:r>
        <w:r w:rsidR="00644B20" w:rsidDel="00E60DAC">
          <w:rPr>
            <w:rFonts w:eastAsia="Times New Roman"/>
          </w:rPr>
          <w:delText xml:space="preserve">using list-wise deletion would make us lose important information on other moderating factors that were fully reported within the given study. </w:delText>
        </w:r>
        <w:r w:rsidR="00301E6D" w:rsidDel="00E60DAC">
          <w:rPr>
            <w:rFonts w:eastAsia="Times New Roman"/>
          </w:rPr>
          <w:delText xml:space="preserve">Therefore, we found the mean imputation to be an acceptable compromise between these two alternative strategies for handling missing values. </w:delText>
        </w:r>
      </w:del>
    </w:p>
    <w:p w14:paraId="420FE92F" w14:textId="164B328C" w:rsidR="00A84F76" w:rsidDel="00E60DAC" w:rsidRDefault="00A84F76" w:rsidP="00B62F65">
      <w:pPr>
        <w:jc w:val="both"/>
        <w:rPr>
          <w:del w:id="91" w:author="Nina Thorup Dalgaard" w:date="2025-11-05T10:12:00Z"/>
          <w:rFonts w:eastAsia="Times New Roman"/>
        </w:rPr>
      </w:pPr>
    </w:p>
    <w:p w14:paraId="5B8B50E2" w14:textId="45B15091" w:rsidR="00B33F43" w:rsidDel="00E60DAC" w:rsidRDefault="006B05E8" w:rsidP="00A40010">
      <w:pPr>
        <w:jc w:val="both"/>
        <w:rPr>
          <w:del w:id="92" w:author="Nina Thorup Dalgaard" w:date="2025-11-05T10:12:00Z"/>
          <w:rFonts w:eastAsia="Times New Roman"/>
        </w:rPr>
      </w:pPr>
      <w:del w:id="93" w:author="Nina Thorup Dalgaard" w:date="2025-11-05T10:12:00Z">
        <w:r w:rsidDel="00E60DAC">
          <w:rPr>
            <w:rFonts w:eastAsia="Times New Roman"/>
          </w:rPr>
          <w:delText xml:space="preserve">In the protocol, we originally wrote that we would add </w:delText>
        </w:r>
        <w:r w:rsidR="00B62F65" w:rsidDel="00E60DAC">
          <w:rPr>
            <w:rFonts w:eastAsia="Times New Roman"/>
          </w:rPr>
          <w:delText xml:space="preserve">a critical risk of bias judgment to the RoB2 tools. Yet, since </w:delText>
        </w:r>
        <w:r w:rsidR="00E21DA2" w:rsidDel="00E60DAC">
          <w:rPr>
            <w:rFonts w:eastAsia="Times New Roman"/>
          </w:rPr>
          <w:delText>these</w:delText>
        </w:r>
        <w:r w:rsidR="00B62F65" w:rsidDel="00E60DAC">
          <w:rPr>
            <w:rFonts w:eastAsia="Times New Roman"/>
          </w:rPr>
          <w:delText xml:space="preserve"> tool</w:delText>
        </w:r>
        <w:r w:rsidR="00E21DA2" w:rsidDel="00E60DAC">
          <w:rPr>
            <w:rFonts w:eastAsia="Times New Roman"/>
          </w:rPr>
          <w:delText>s</w:delText>
        </w:r>
        <w:r w:rsidR="00B62F65" w:rsidDel="00E60DAC">
          <w:rPr>
            <w:rFonts w:eastAsia="Times New Roman"/>
          </w:rPr>
          <w:delText xml:space="preserve"> clearly state that reviewers are not allowed to modify</w:delText>
        </w:r>
        <w:r w:rsidR="00E21DA2" w:rsidDel="00E60DAC">
          <w:rPr>
            <w:rFonts w:eastAsia="Times New Roman"/>
          </w:rPr>
          <w:delText xml:space="preserve"> or extend</w:delText>
        </w:r>
        <w:r w:rsidR="00B62F65" w:rsidDel="00E60DAC">
          <w:rPr>
            <w:rFonts w:eastAsia="Times New Roman"/>
          </w:rPr>
          <w:delText xml:space="preserve"> the tools, we did not follow this practice. </w:delText>
        </w:r>
        <w:r w:rsidR="00E21DA2" w:rsidDel="00E60DAC">
          <w:rPr>
            <w:rFonts w:eastAsia="Times New Roman"/>
          </w:rPr>
          <w:delText xml:space="preserve">In addition, we wrote that we would include Eklund et al. (2017). However, after scrutinizing this study, we did not include it as it contained group-based interventions in both the treatment and control groups. Thus, it fell outside the inclusion criteria of the review. </w:delText>
        </w:r>
      </w:del>
    </w:p>
    <w:p w14:paraId="00EBB6B8" w14:textId="3E6CA112" w:rsidR="00C03F2F" w:rsidDel="00E60DAC" w:rsidRDefault="00C03F2F" w:rsidP="00A40010">
      <w:pPr>
        <w:jc w:val="both"/>
        <w:rPr>
          <w:del w:id="94" w:author="Nina Thorup Dalgaard" w:date="2025-11-05T10:12:00Z"/>
          <w:rFonts w:eastAsia="Times New Roman"/>
        </w:rPr>
      </w:pPr>
    </w:p>
    <w:p w14:paraId="3FE97B4D" w14:textId="4ED1077D" w:rsidR="00A40010" w:rsidDel="00E60DAC" w:rsidRDefault="00CC6D8B" w:rsidP="00A40010">
      <w:pPr>
        <w:jc w:val="both"/>
        <w:rPr>
          <w:del w:id="95" w:author="Nina Thorup Dalgaard" w:date="2025-11-05T10:12:00Z"/>
          <w:rFonts w:eastAsia="Times New Roman"/>
        </w:rPr>
      </w:pPr>
      <w:del w:id="96" w:author="Nina Thorup Dalgaard" w:date="2025-11-05T10:12:00Z">
        <w:r w:rsidRPr="00CC6D8B" w:rsidDel="00E60DAC">
          <w:rPr>
            <w:rFonts w:eastAsia="Times New Roman"/>
          </w:rPr>
          <w:delText>Finally, with our improved understanding of the literature, we now distinguish more clearly between primary and secondary outcomes than was</w:delText>
        </w:r>
        <w:r w:rsidDel="00E60DAC">
          <w:rPr>
            <w:rFonts w:eastAsia="Times New Roman"/>
          </w:rPr>
          <w:delText xml:space="preserve"> originally </w:delText>
        </w:r>
        <w:r w:rsidRPr="00CC6D8B" w:rsidDel="00E60DAC">
          <w:rPr>
            <w:rFonts w:eastAsia="Times New Roman"/>
          </w:rPr>
          <w:delText>described in the protocol.</w:delText>
        </w:r>
      </w:del>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97" w:name="STUDY_DESCRIPTION"/>
      <w:bookmarkEnd w:id="9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9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 xml:space="preserve">and screened in full text. Of these, 561 did not fulfil the screening criteria and were </w:t>
      </w:r>
      <w:r w:rsidRPr="00AF0241">
        <w:lastRenderedPageBreak/>
        <w:t>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99" w:name="SEARCH_RESULTS"/>
      <w:bookmarkEnd w:id="9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og bias</w:t>
      </w:r>
      <w:r w:rsidR="00C45561">
        <w:t xml:space="preserve">, as it received serious risk of bias </w:t>
      </w:r>
      <w:r w:rsidR="00EE0496">
        <w:t>in</w:t>
      </w:r>
      <w:r w:rsidR="00C45561">
        <w:t xml:space="preserve"> four domains</w:t>
      </w:r>
      <w:r w:rsidR="008C6EBC">
        <w:t xml:space="preserve">. </w:t>
      </w:r>
      <w:bookmarkStart w:id="100" w:name="INCLUDED_STUDIES_DESCR"/>
      <w:bookmarkEnd w:id="100"/>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3A598430"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9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101" w:name="EXCLUDED_STUDIES_DESCR"/>
      <w:bookmarkEnd w:id="101"/>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r w:rsidRPr="008F6879">
              <w:rPr>
                <w:rFonts w:cstheme="minorHAnsi"/>
              </w:rPr>
              <w:t>rsonality disorders</w:t>
            </w:r>
            <w:r w:rsidRPr="008F6879">
              <w:rPr>
                <w:rFonts w:cstheme="minorHAnsi"/>
                <w:vertAlign w:val="superscript"/>
              </w:rPr>
              <w:t>a</w:t>
            </w:r>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lastRenderedPageBreak/>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Other mental health disorders</w:t>
            </w:r>
            <w:r w:rsidRPr="008F6879">
              <w:rPr>
                <w:rFonts w:cstheme="minorHAnsi"/>
                <w:vertAlign w:val="superscript"/>
              </w:rPr>
              <w:t>b</w:t>
            </w:r>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Substance abuse</w:t>
            </w:r>
            <w:r w:rsidRPr="008F6879">
              <w:rPr>
                <w:rFonts w:cstheme="minorHAnsi"/>
                <w:vertAlign w:val="superscript"/>
              </w:rPr>
              <w:t>c</w:t>
            </w:r>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Chronic medical condition</w:t>
            </w:r>
            <w:r w:rsidR="00D536AA">
              <w:rPr>
                <w:rFonts w:cstheme="minorHAnsi"/>
              </w:rPr>
              <w:t>s</w:t>
            </w:r>
            <w:r w:rsidRPr="008F6879">
              <w:rPr>
                <w:rFonts w:cstheme="minorHAnsi"/>
                <w:vertAlign w:val="superscript"/>
              </w:rPr>
              <w:t>d</w:t>
            </w:r>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Other social problem</w:t>
            </w:r>
            <w:r w:rsidR="00D536AA">
              <w:rPr>
                <w:rFonts w:cstheme="minorHAnsi"/>
              </w:rPr>
              <w:t>s</w:t>
            </w:r>
            <w:r w:rsidRPr="008F6879">
              <w:rPr>
                <w:rFonts w:cstheme="minorHAnsi"/>
                <w:vertAlign w:val="superscript"/>
              </w:rPr>
              <w:t>e</w:t>
            </w:r>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 xml:space="preserve">a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lastRenderedPageBreak/>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Beames et al. (2020), Cano-Vindel et al. </w:t>
      </w:r>
      <w:r w:rsidRPr="008A58B6">
        <w:rPr>
          <w:lang w:val="da-DK"/>
        </w:rPr>
        <w:t>(2022), Craige &amp; Nathan (2009), Hagen &amp; Nordahl (2005), Halperin et al. (2000), Himle et al. (2004), Madigan et al. (2012),</w:t>
      </w:r>
      <w:r w:rsidR="00C910FC">
        <w:rPr>
          <w:lang w:val="da-DK"/>
        </w:rPr>
        <w:t xml:space="preserve"> </w:t>
      </w:r>
      <w:r w:rsidR="00C910FC" w:rsidRPr="00BB3A05">
        <w:rPr>
          <w:lang w:val="da-DK"/>
        </w:rPr>
        <w:t>Michalak et al. (2015),</w:t>
      </w:r>
      <w:r w:rsidRPr="008A58B6">
        <w:rPr>
          <w:lang w:val="da-DK"/>
        </w:rPr>
        <w:t xml:space="preserve"> Rabenstein et al. (2015), Smith et al. </w:t>
      </w:r>
      <w:r w:rsidRPr="00C910FC">
        <w:rPr>
          <w:lang w:val="en-US"/>
        </w:rPr>
        <w:t xml:space="preserve">(2020), </w:t>
      </w:r>
      <w:r w:rsidR="00B54FA7" w:rsidRPr="00B54FA7">
        <w:t xml:space="preserve">Wuthrich &amp; Rapee </w:t>
      </w:r>
      <w:r w:rsidR="00B54FA7">
        <w:t>(</w:t>
      </w:r>
      <w:r w:rsidR="00B54FA7" w:rsidRPr="00B54FA7">
        <w:t>2013</w:t>
      </w:r>
      <w:r w:rsidR="00B54FA7">
        <w:t>)</w:t>
      </w:r>
      <w:r w:rsidR="00B54FA7" w:rsidRPr="00B54FA7">
        <w:t>,</w:t>
      </w:r>
      <w:r w:rsidR="00B54FA7" w:rsidRPr="00C910FC">
        <w:t xml:space="preserve"> </w:t>
      </w:r>
      <w:r w:rsidR="00C910FC" w:rsidRPr="00C910FC">
        <w:t xml:space="preserve">and </w:t>
      </w:r>
      <w:r w:rsidRPr="00C910FC">
        <w:rPr>
          <w:lang w:val="en-US"/>
        </w:rPr>
        <w:t xml:space="preserve">Yanos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Acaturk et al. (2022), Barbic et al. </w:t>
      </w:r>
      <w:r w:rsidRPr="008A58B6">
        <w:rPr>
          <w:lang w:val="da-DK"/>
        </w:rPr>
        <w:t xml:space="preserve">(2009), Burnam et al. (1995), Gonzalez &amp; Prihoda (2007), Gutman et al. (2019), Haslam et al. </w:t>
      </w:r>
      <w:r w:rsidRPr="00B13F2E">
        <w:rPr>
          <w:lang w:val="en-US"/>
        </w:rPr>
        <w:t>(2019), Munroe &amp; Marziali (1995),</w:t>
      </w:r>
      <w:r w:rsidR="00B54FA7">
        <w:rPr>
          <w:lang w:val="en-US"/>
        </w:rPr>
        <w:t xml:space="preserve"> </w:t>
      </w:r>
      <w:r w:rsidRPr="00B13F2E">
        <w:rPr>
          <w:lang w:val="en-US"/>
        </w:rPr>
        <w:t xml:space="preserve">Popolo et al. </w:t>
      </w:r>
      <w:r w:rsidRPr="006E1827">
        <w:rPr>
          <w:lang w:val="en-US"/>
        </w:rPr>
        <w:t>(2019), and Vallina-Fernández (2001).</w:t>
      </w:r>
      <w:r w:rsidR="006448C6">
        <w:rPr>
          <w:lang w:val="en-US"/>
        </w:rPr>
        <w:t xml:space="preserve"> Of note, the intervention investigated by </w:t>
      </w:r>
      <w:r w:rsidR="006448C6" w:rsidRPr="006E1827">
        <w:rPr>
          <w:lang w:val="en-US"/>
        </w:rPr>
        <w:t xml:space="preserve">Acaturk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 xml:space="preserve">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Rajji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r w:rsidRPr="00BB3A05">
        <w:rPr>
          <w:lang w:val="da-DK"/>
        </w:rPr>
        <w:t xml:space="preserve">Kanie et al. </w:t>
      </w:r>
      <w:r w:rsidRPr="008A58B6">
        <w:rPr>
          <w:lang w:val="da-DK"/>
        </w:rPr>
        <w:t xml:space="preserve">(2019), Lim et al. </w:t>
      </w:r>
      <w:r w:rsidRPr="00BB3A05">
        <w:rPr>
          <w:lang w:val="en-US"/>
        </w:rPr>
        <w:t xml:space="preserve">(2020), and Wojtalik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r w:rsidRPr="006E1827">
        <w:rPr>
          <w:lang w:val="en-US"/>
        </w:rPr>
        <w:t>Bækkelund et al.</w:t>
      </w:r>
      <w:r w:rsidR="00F70DD2">
        <w:rPr>
          <w:lang w:val="en-US"/>
        </w:rPr>
        <w:t>,</w:t>
      </w:r>
      <w:r w:rsidRPr="006E1827">
        <w:rPr>
          <w:lang w:val="en-US"/>
        </w:rPr>
        <w:t xml:space="preserve"> 2022</w:t>
      </w:r>
      <w:r w:rsidR="00F70DD2">
        <w:rPr>
          <w:lang w:val="en-US"/>
        </w:rPr>
        <w:t xml:space="preserve">; </w:t>
      </w:r>
      <w:r w:rsidRPr="006E1827">
        <w:rPr>
          <w:lang w:val="en-US"/>
        </w:rPr>
        <w:t>Kallestad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an Gestel-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r w:rsidR="006448C6" w:rsidRPr="006E1827">
        <w:rPr>
          <w:lang w:val="en-US"/>
        </w:rPr>
        <w:t>Bækkelund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2014</w:t>
      </w:r>
      <w:r w:rsidR="007274FA">
        <w:rPr>
          <w:lang w:val="en-US"/>
        </w:rPr>
        <w:t>;</w:t>
      </w:r>
      <w:r w:rsidRPr="00D25753">
        <w:rPr>
          <w:lang w:val="en-US"/>
        </w:rPr>
        <w:t xml:space="preserve"> </w:t>
      </w:r>
      <w:r w:rsidR="00B54FA7">
        <w:rPr>
          <w:lang w:val="en-US"/>
        </w:rPr>
        <w:t xml:space="preserve"> </w:t>
      </w:r>
      <w:r w:rsidRPr="006E1827">
        <w:rPr>
          <w:lang w:val="en-US"/>
        </w:rPr>
        <w:t>Rosenblum</w:t>
      </w:r>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lastRenderedPageBreak/>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Druss et al. (2010), Druss et al. </w:t>
      </w:r>
      <w:r w:rsidRPr="008A58B6">
        <w:rPr>
          <w:lang w:val="da-DK"/>
        </w:rPr>
        <w:t xml:space="preserve">(2018), Dyck et al. </w:t>
      </w:r>
      <w:r w:rsidRPr="00AA5B7D">
        <w:rPr>
          <w:lang w:val="da-DK"/>
        </w:rPr>
        <w:t>(2000), McCay et al.</w:t>
      </w:r>
      <w:r w:rsidR="00F70DD2">
        <w:rPr>
          <w:lang w:val="da-DK"/>
        </w:rPr>
        <w:t xml:space="preserve"> </w:t>
      </w:r>
      <w:r w:rsidRPr="00AA5B7D">
        <w:rPr>
          <w:lang w:val="da-DK"/>
        </w:rPr>
        <w:t>(2006)</w:t>
      </w:r>
      <w:r w:rsidR="00F70DD2">
        <w:rPr>
          <w:lang w:val="da-DK"/>
        </w:rPr>
        <w:t>,</w:t>
      </w:r>
      <w:r w:rsidRPr="00AA5B7D">
        <w:rPr>
          <w:lang w:val="da-DK"/>
        </w:rPr>
        <w:t xml:space="preserve"> McCay et al</w:t>
      </w:r>
      <w:r w:rsidR="00F70DD2">
        <w:rPr>
          <w:lang w:val="da-DK"/>
        </w:rPr>
        <w:t>.</w:t>
      </w:r>
      <w:r w:rsidRPr="00AA5B7D">
        <w:rPr>
          <w:lang w:val="da-DK"/>
        </w:rPr>
        <w:t xml:space="preserve"> (2014), Rüsch et al. </w:t>
      </w:r>
      <w:r w:rsidRPr="00B12442">
        <w:rPr>
          <w:lang w:val="en-US"/>
        </w:rPr>
        <w:t>(2019), Sajatovic et al. (2008), Saloheimo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Bozzer et al. (1999) and Russinova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Two studies, Lloyed-Evans et al. (2020) and Tjaden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 xml:space="preserve">In two studies (Schrank et al. 2016 and Valient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102" w:name="STUDY_QUALITY"/>
      <w:bookmarkStart w:id="103" w:name="_Hlk209780217"/>
      <w:bookmarkEnd w:id="102"/>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103"/>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25A8DEE2"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social reintegrational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w:t>
      </w:r>
      <w:r w:rsidR="00DA16F0">
        <w:rPr>
          <w:rFonts w:eastAsia="Times New Roman"/>
        </w:rPr>
        <w:lastRenderedPageBreak/>
        <w:t xml:space="preserve">statistics for </w:t>
      </w:r>
      <w:r w:rsidR="005F1153">
        <w:rPr>
          <w:rFonts w:eastAsia="Times New Roman"/>
        </w:rPr>
        <w:t xml:space="preserve">studies reporting on reintegrational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1">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w:t>
      </w:r>
      <w:r>
        <w:rPr>
          <w:rFonts w:eastAsia="Times New Roman"/>
        </w:rPr>
        <w:lastRenderedPageBreak/>
        <w:t xml:space="preserve">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r w:rsidRPr="006448C6">
        <w:rPr>
          <w:rFonts w:eastAsia="Times New Roman"/>
        </w:rPr>
        <w:t xml:space="preserve">reintegrational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w:t>
      </w:r>
      <w:r>
        <w:rPr>
          <w:rFonts w:eastAsia="Times New Roman"/>
        </w:rPr>
        <w:lastRenderedPageBreak/>
        <w:t xml:space="preserve">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45 effect sizes from Cano-Vindel et al. (2022), Craige and Nathan (2009), and Wojtalik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2550E8A0"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nonpreregistered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BF543F6" w:rsidR="00F41322" w:rsidRDefault="008628B3" w:rsidP="008A6D53">
      <w:pPr>
        <w:jc w:val="both"/>
        <w:rPr>
          <w:lang w:val="en-US"/>
        </w:rPr>
      </w:pPr>
      <w:r>
        <w:rPr>
          <w:lang w:val="en-US"/>
        </w:rPr>
        <w:t>The average length of the included interventions</w:t>
      </w:r>
      <w:r w:rsidR="008E559C">
        <w:rPr>
          <w:lang w:val="en-US"/>
        </w:rPr>
        <w:t xml:space="preserve"> for studies reporting reintegrational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reintegrational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Bækkelund et al. (2022) and Acarturk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lastRenderedPageBreak/>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2C709D1F" w14:textId="77777777" w:rsidR="00983A2B" w:rsidRDefault="00983A2B" w:rsidP="002A6CBE"/>
    <w:p w14:paraId="31F97D61" w14:textId="77777777" w:rsidR="00983A2B" w:rsidRDefault="00983A2B"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between studies reporting reintegrational</w:t>
      </w:r>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Saloheimo et al., 2016) were included in this data only, as they did not report on any eligible reintegrational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reintegrational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different bias mechanisms might operate in these types of studies (van Aer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reintegrational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of  187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r w:rsidR="00836658">
        <w:t>Himl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1F72BE29" w14:textId="77777777" w:rsidR="00261140" w:rsidRDefault="00261140" w:rsidP="00A6443B"/>
    <w:p w14:paraId="70553B27" w14:textId="50211014" w:rsidR="00615A78" w:rsidRDefault="00615A78" w:rsidP="00732074">
      <w:pPr>
        <w:jc w:val="both"/>
      </w:pPr>
      <w:r>
        <w:t>Similar patterns between studies reporting reintegrational and mental health outcomes</w:t>
      </w:r>
      <w:r w:rsidR="00EB7D70">
        <w:t>, see Figure 9.</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reintegrational outcomes</w:t>
      </w:r>
    </w:p>
    <w:p w14:paraId="79C2A31E" w14:textId="02846F89" w:rsidR="006C4F33" w:rsidRDefault="00BB3A05" w:rsidP="00362CDD">
      <w:r>
        <w:rPr>
          <w:noProof/>
        </w:rPr>
        <w:lastRenderedPageBreak/>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Acarturk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Acarturk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581B4180"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add effects)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Scherer &amp; Emslander,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reintegrational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r>
        <w:rPr>
          <w:rFonts w:eastAsia="Times New Roman"/>
        </w:rPr>
        <w:t>reintegrationa</w:t>
      </w:r>
      <w:r w:rsidR="00066688">
        <w:rPr>
          <w:rFonts w:eastAsia="Times New Roman"/>
        </w:rPr>
        <w:t>l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on </w:t>
      </w:r>
      <w:r w:rsidR="00EB46E6">
        <w:t xml:space="preserve"> </w:t>
      </w:r>
      <w:r w:rsidR="008826B0">
        <w:t>s</w:t>
      </w:r>
      <w:r w:rsidR="00EB46E6">
        <w:t>ocial reintegration</w:t>
      </w:r>
    </w:p>
    <w:p w14:paraId="1992BD22" w14:textId="52457B7E" w:rsidR="00220276" w:rsidRDefault="00066688" w:rsidP="00066688">
      <w:pPr>
        <w:jc w:val="both"/>
      </w:pPr>
      <w:r>
        <w:t xml:space="preserve">The overall average effect size estimate from the meta-analysis of </w:t>
      </w:r>
      <w:r w:rsidR="00E660FF">
        <w:t>reintegrational</w:t>
      </w:r>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Barbic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also be seen from Figure 12, we found a positive, statistically significant overall standardized mean </w:t>
      </w:r>
      <w:r w:rsidR="00E660FF">
        <w:t>difference</w:t>
      </w:r>
      <w:r w:rsidR="00446653">
        <w:t xml:space="preserve"> for reintegrational outcomes</w:t>
      </w:r>
      <w:r>
        <w:t xml:space="preserve"> of 0.195 standard deviation (SD), </w:t>
      </w:r>
      <w:r>
        <w:rPr>
          <w:i/>
          <w:iCs/>
        </w:rPr>
        <w:t>t</w:t>
      </w:r>
      <w:r>
        <w:t>(</w:t>
      </w:r>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reintegrational outcome scores relative to individual treat</w:t>
      </w:r>
      <w:ins w:id="104" w:author="Nina Thorup Dalgaard" w:date="2025-11-05T10:21:00Z">
        <w:r w:rsidR="003578B1">
          <w:t>ment</w:t>
        </w:r>
      </w:ins>
      <w:del w:id="105" w:author="Nina Thorup Dalgaard" w:date="2025-11-05T10:21:00Z">
        <w:r w:rsidR="00220276" w:rsidDel="003578B1">
          <w:delText>ed</w:delText>
        </w:r>
      </w:del>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6</w:t>
      </w:r>
      <w:r w:rsidR="00D10BE5">
        <w:t xml:space="preserve"> </w:t>
      </w:r>
      <w:r w:rsidR="006D34CF">
        <w:t xml:space="preserve"> percent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7CF60127"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baseline and posttest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r w:rsidR="00B06B15">
        <w:rPr>
          <w:i/>
          <w:iCs/>
        </w:rPr>
        <w:t>t</w:t>
      </w:r>
      <w:r w:rsidR="00B06B15">
        <w:t>(28.04)</w:t>
      </w:r>
      <w:r w:rsidR="00E4770F">
        <w:t xml:space="preserve"> = 2.01, </w:t>
      </w:r>
      <w:r w:rsidR="00E4770F">
        <w:rPr>
          <w:i/>
          <w:iCs/>
        </w:rPr>
        <w:t>p</w:t>
      </w:r>
      <w:r w:rsidR="00E4770F">
        <w:t xml:space="preserve"> = 0.055, 95% </w:t>
      </w:r>
      <w:r w:rsidR="00AF35DF" w:rsidRPr="00AF35DF">
        <w:rPr>
          <w:i/>
          <w:iCs/>
        </w:rPr>
        <w:t>CI[</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for reintegrational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Fernández-Castilla, Declercq,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5179AFEE" w14:textId="77777777" w:rsidR="00EB46E6" w:rsidRDefault="00EB46E6" w:rsidP="002E5FF6">
      <w:pPr>
        <w:jc w:val="both"/>
      </w:pPr>
    </w:p>
    <w:p w14:paraId="42CE056C" w14:textId="7EE04047" w:rsidR="001E7B8A" w:rsidRDefault="00C30CA2" w:rsidP="001E7B8A">
      <w:pPr>
        <w:jc w:val="both"/>
      </w:pPr>
      <w:r>
        <w:t>We also found substantial amounts of heterogeneity among the effect sizes,</w:t>
      </w:r>
      <w:r w:rsidR="00471442">
        <w:t xml:space="preserve"> with</w:t>
      </w:r>
      <w:r>
        <w:t xml:space="preserve"> </w:t>
      </w:r>
      <w:r>
        <w:rPr>
          <w:i/>
          <w:iCs/>
        </w:rPr>
        <w:t>Q</w:t>
      </w:r>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w:t>
      </w:r>
      <w:r w:rsidR="00837B24">
        <w:lastRenderedPageBreak/>
        <w:t xml:space="preserve">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06117C">
        <w:t xml:space="preserve"> 95% </w:t>
      </w:r>
      <w:r w:rsidR="0006117C">
        <w:rPr>
          <w:i/>
          <w:iCs/>
        </w:rPr>
        <w:t>CI</w:t>
      </w:r>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Predictive distribution for reintegrational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87D338" w14:textId="08D233A9" w:rsidR="00466691" w:rsidRPr="00600DBD"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49A15282" w14:textId="77777777" w:rsidR="001118DC" w:rsidRDefault="001118DC" w:rsidP="00EB46E6"/>
    <w:p w14:paraId="11109C70" w14:textId="2DF5631C"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r w:rsidR="00126CC3">
        <w:rPr>
          <w:i/>
          <w:iCs/>
        </w:rPr>
        <w:t>t</w:t>
      </w:r>
      <w:r w:rsidR="00126CC3">
        <w:t xml:space="preserve">(37.5) = 3.48, </w:t>
      </w:r>
      <w:r w:rsidR="00126CC3">
        <w:rPr>
          <w:i/>
          <w:iCs/>
        </w:rPr>
        <w:t>p</w:t>
      </w:r>
      <w:r w:rsidR="00126CC3">
        <w:t xml:space="preserve"> = .001, 95% </w:t>
      </w:r>
      <w:r w:rsidR="00AF35DF" w:rsidRPr="00AF35DF">
        <w:rPr>
          <w:i/>
          <w:iCs/>
        </w:rPr>
        <w:t>CI[</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the treatment participants having a better score than the average control participant, with the 95% confidence interval ranging from ~53.6 to ~63.29  percent of the treatment participants scoring better than the average control participant. </w:t>
      </w:r>
      <w:r w:rsidR="00414C18">
        <w:t>O</w:t>
      </w:r>
      <w:r w:rsidR="0086361C">
        <w:t xml:space="preserve">n the individual level, </w:t>
      </w:r>
      <w:r w:rsidR="00414C18">
        <w:t xml:space="preserve">when assuming constant </w:t>
      </w:r>
      <w:r w:rsidR="00414C18">
        <w:lastRenderedPageBreak/>
        <w:t xml:space="preserve">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r>
        <w:rPr>
          <w:i/>
          <w:iCs/>
        </w:rPr>
        <w:t>t</w:t>
      </w:r>
      <w:r>
        <w:t xml:space="preserve">(31.25) = 2.65, </w:t>
      </w:r>
      <w:r>
        <w:rPr>
          <w:i/>
          <w:iCs/>
        </w:rPr>
        <w:t>p</w:t>
      </w:r>
      <w:r>
        <w:t xml:space="preserve"> = 0.012, 95% </w:t>
      </w:r>
      <w:r w:rsidR="00AF35DF" w:rsidRPr="00AF35DF">
        <w:rPr>
          <w:i/>
          <w:iCs/>
        </w:rPr>
        <w:t>CI[</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2EAFADA0">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2F61CCD0" w:rsidR="00C42B55" w:rsidRPr="003456CC" w:rsidRDefault="00EB46E6" w:rsidP="00EB46E6">
      <w:pPr>
        <w:jc w:val="both"/>
        <w:rPr>
          <w:rFonts w:eastAsia="Times New Roman"/>
          <w:sz w:val="20"/>
          <w:szCs w:val="20"/>
          <w:lang w:val="en-US"/>
        </w:rPr>
      </w:pPr>
      <w:bookmarkStart w:id="106" w:name="DISCUSSION"/>
      <w:bookmarkEnd w:id="106"/>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Fernández-Castilla, Declercq, et al.</w:t>
      </w:r>
      <w:r w:rsidRPr="003456CC">
        <w:rPr>
          <w:rFonts w:eastAsia="Times New Roman"/>
          <w:sz w:val="20"/>
          <w:szCs w:val="20"/>
          <w:lang w:val="en-US"/>
        </w:rPr>
        <w:t xml:space="preserve"> (2020). The </w:t>
      </w:r>
      <w:r w:rsidR="00842852" w:rsidRPr="003456CC">
        <w:rPr>
          <w:rFonts w:eastAsia="Times New Roman"/>
          <w:sz w:val="20"/>
          <w:szCs w:val="20"/>
          <w:lang w:val="en-US"/>
        </w:rPr>
        <w:lastRenderedPageBreak/>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and the 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66E77F4"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r w:rsidR="004A56DA">
        <w:rPr>
          <w:rFonts w:eastAsia="Times New Roman"/>
          <w:i/>
          <w:iCs/>
        </w:rPr>
        <w:t>Q</w:t>
      </w:r>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reintegrational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2C621D">
        <w:rPr>
          <w:rFonts w:eastAsia="Times New Roman"/>
        </w:rPr>
        <w:t xml:space="preserve"> 95% </w:t>
      </w:r>
      <w:r w:rsidR="002C621D">
        <w:rPr>
          <w:rFonts w:eastAsia="Times New Roman"/>
          <w:i/>
          <w:iCs/>
        </w:rPr>
        <w:t>CI</w:t>
      </w:r>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 xml:space="preserve">74 </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effect of group-based intervention on participants’ mental health to be more fragile relative to the effect on social reintegrational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732A8A4F"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reintegrational and mental health outcomes, indicating that group-based interventions producing larger effects on reintegrational outcomes also tend to yield larger </w:t>
      </w:r>
      <w:r w:rsidR="00C8515B">
        <w:t>impacts</w:t>
      </w:r>
      <w:r w:rsidRPr="00871346">
        <w:t xml:space="preserve"> on mental health outcomes. This suggests that when group-based interventions are effective, they have meaningful impacts on both the social reintegration of participants and their mental health. Figure 16 illustrates this pattern at </w:t>
      </w:r>
      <w:r w:rsidR="00C8515B">
        <w:t>the study-level</w:t>
      </w:r>
      <w:r w:rsidRPr="00871346">
        <w:t>. See PRIMED Figure 97 for an overview of how reintegrational and mental health outcomes are distributed within and between studies.</w:t>
      </w:r>
    </w:p>
    <w:p w14:paraId="02E31489" w14:textId="3218A190" w:rsidR="00097483" w:rsidRPr="00EC4515" w:rsidRDefault="00655FDA" w:rsidP="00C42B55">
      <w:pPr>
        <w:rPr>
          <w:rFonts w:eastAsia="Times New Roman"/>
        </w:rPr>
      </w:pPr>
      <w:r w:rsidRPr="00655FDA">
        <w:rPr>
          <w:rFonts w:eastAsia="Times New Roman"/>
          <w:b/>
          <w:bCs/>
        </w:rPr>
        <w:lastRenderedPageBreak/>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covariation between reintegrational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3089B85B"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26A328A" w14:textId="4EDCD582"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reintegrational outcomes</w:t>
      </w:r>
      <w:r w:rsidR="003E5E92">
        <w:rPr>
          <w:rFonts w:eastAsia="Times New Roman"/>
          <w:lang w:val="en-US"/>
        </w:rPr>
        <w:t xml:space="preserve">. The total SD </w:t>
      </w:r>
      <w:r w:rsidR="00606196" w:rsidRPr="00606196">
        <w:rPr>
          <w:rFonts w:eastAsia="Times New Roman"/>
        </w:rPr>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In contrast to reintegrational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 xml:space="preserve">SD 95% </w:t>
      </w:r>
      <w:r w:rsidR="00AF35DF" w:rsidRPr="00AF35DF">
        <w:rPr>
          <w:rFonts w:eastAsia="Times New Roman"/>
          <w:i/>
          <w:iCs/>
          <w:lang w:val="en-US"/>
        </w:rPr>
        <w:t>CI[</w:t>
      </w:r>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 xml:space="preserve">09 SD 95% </w:t>
      </w:r>
      <w:r w:rsidR="00AF35DF" w:rsidRPr="00AF35DF">
        <w:rPr>
          <w:rFonts w:eastAsia="Times New Roman"/>
          <w:i/>
          <w:iCs/>
          <w:lang w:val="en-US"/>
        </w:rPr>
        <w:t>CI[</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w:t>
      </w:r>
      <w:r w:rsidR="001E495E">
        <w:rPr>
          <w:rFonts w:eastAsia="Times New Roman"/>
          <w:lang w:val="en-US"/>
        </w:rPr>
        <w:lastRenderedPageBreak/>
        <w:t xml:space="preserve">increased, while th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2BA610AF" w14:textId="0F44EDA6"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reintegrational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 xml:space="preserve">173 SD 95% </w:t>
      </w:r>
      <w:r w:rsidR="00AF35DF" w:rsidRPr="00AF35DF">
        <w:rPr>
          <w:rFonts w:eastAsia="Times New Roman"/>
          <w:i/>
          <w:iCs/>
          <w:lang w:val="en-US"/>
        </w:rPr>
        <w:t>CI[</w:t>
      </w:r>
      <w:r w:rsidR="00745ECE">
        <w:rPr>
          <w:rFonts w:eastAsia="Times New Roman"/>
          <w:lang w:val="en-US"/>
        </w:rPr>
        <w:t xml:space="preserve">0.102, 0.244] when leaving out Cano-Vindel et al. (2021) to </w:t>
      </w:r>
      <w:r w:rsidR="00745ECE" w:rsidRPr="000A4FE5">
        <w:rPr>
          <w:rFonts w:eastAsia="Times New Roman"/>
          <w:lang w:val="en-US"/>
        </w:rPr>
        <w:t>0.2</w:t>
      </w:r>
      <w:r w:rsidR="00745ECE">
        <w:rPr>
          <w:rFonts w:eastAsia="Times New Roman"/>
          <w:lang w:val="en-US"/>
        </w:rPr>
        <w:t xml:space="preserve">09 SD 95% </w:t>
      </w:r>
      <w:r w:rsidR="00AF35DF" w:rsidRPr="00AF35DF">
        <w:rPr>
          <w:rFonts w:eastAsia="Times New Roman"/>
          <w:i/>
          <w:iCs/>
          <w:lang w:val="en-US"/>
        </w:rPr>
        <w:t>CI[</w:t>
      </w:r>
      <w:r w:rsidR="00745ECE">
        <w:rPr>
          <w:rFonts w:eastAsia="Times New Roman"/>
          <w:lang w:val="en-US"/>
        </w:rPr>
        <w:t xml:space="preserve">0.136, 0.282] when leaving out Crawford et al. (2012). For 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 xml:space="preserve">182 SD 95% </w:t>
      </w:r>
      <w:r w:rsidR="00AF35DF" w:rsidRPr="00AF35DF">
        <w:rPr>
          <w:rFonts w:eastAsia="Times New Roman"/>
          <w:i/>
          <w:iCs/>
          <w:lang w:val="en-US"/>
        </w:rPr>
        <w:t>CI[</w:t>
      </w:r>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 xml:space="preserve">234 SD 95% </w:t>
      </w:r>
      <w:r w:rsidR="00AF35DF" w:rsidRPr="00AF35DF">
        <w:rPr>
          <w:rFonts w:eastAsia="Times New Roman"/>
          <w:i/>
          <w:iCs/>
          <w:lang w:val="en-US"/>
        </w:rPr>
        <w:t>CI[</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reintegrational outcomes, when Cano-Vindel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reintegrational and mental health outcomes, respectively. As shown in both figures, changes in these computational assumptions and inclusion criteria led to only minor variations in the overall average effect size compared to the main analyses. This pattern held for both reintegrational and mental health outcomes.</w:t>
      </w:r>
    </w:p>
    <w:p w14:paraId="0BD6DB20" w14:textId="77777777" w:rsidR="00602556" w:rsidRPr="00602556" w:rsidRDefault="00602556" w:rsidP="00602556">
      <w:pPr>
        <w:jc w:val="both"/>
        <w:rPr>
          <w:rFonts w:eastAsia="Times New Roman"/>
          <w:lang w:val="en-US"/>
        </w:rPr>
      </w:pPr>
    </w:p>
    <w:p w14:paraId="67FCA9EF" w14:textId="5B5F9ED6"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F51B258" w14:textId="06D64DA0"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reintegrational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lastRenderedPageBreak/>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5A38B212"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reestimated confidence intervals. </w:t>
      </w:r>
      <w:r w:rsidR="00A72416" w:rsidRPr="00A72416">
        <w:rPr>
          <w:rFonts w:eastAsia="Times New Roman"/>
          <w:sz w:val="20"/>
          <w:szCs w:val="20"/>
        </w:rPr>
        <w:t>Dotted lines indicate the 67% prediction interval estimated from the main analysis, and the gray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42821F75" w14:textId="62D2EDE1" w:rsidR="00E550DF" w:rsidRDefault="00C208EB" w:rsidP="00E550DF">
      <w:pPr>
        <w:rPr>
          <w:rFonts w:eastAsia="Times New Roman"/>
          <w:lang w:val="en-US"/>
        </w:rPr>
      </w:pPr>
      <w:r w:rsidRPr="00C208EB">
        <w:rPr>
          <w:rFonts w:eastAsia="Times New Roman"/>
          <w:b/>
          <w:bCs/>
          <w:lang w:val="en-US"/>
        </w:rPr>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lastRenderedPageBreak/>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77777777"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reestimated confidence intervals. </w:t>
      </w:r>
      <w:r w:rsidRPr="00A72416">
        <w:rPr>
          <w:rFonts w:eastAsia="Times New Roman"/>
          <w:sz w:val="20"/>
          <w:szCs w:val="20"/>
        </w:rPr>
        <w:t>Dotted lines indicate the 67% prediction interval estimated from the main analysis, and the gray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reintegrational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reintegrational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informed by both 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reintegrational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lastRenderedPageBreak/>
        <w:t>Moderator effects of group-based interventions on social reintegration</w:t>
      </w:r>
    </w:p>
    <w:p w14:paraId="32EBCAB9" w14:textId="7634183D" w:rsidR="00A7683E" w:rsidRDefault="00362CDD" w:rsidP="00362CDD">
      <w:pPr>
        <w:jc w:val="both"/>
        <w:rPr>
          <w:rFonts w:eastAsia="Times New Roman"/>
          <w:lang w:val="en-US" w:eastAsia="da-DK"/>
        </w:rPr>
      </w:pPr>
      <w:r>
        <w:rPr>
          <w:rFonts w:eastAsia="Times New Roman"/>
          <w:lang w:val="en-US" w:eastAsia="da-DK"/>
        </w:rPr>
        <w:t xml:space="preserve">Based on reintegrational outcomes, </w:t>
      </w:r>
      <w:r w:rsidR="00F92804">
        <w:rPr>
          <w:rFonts w:eastAsia="Times New Roman"/>
          <w:lang w:val="en-US" w:eastAsia="da-DK"/>
        </w:rPr>
        <w:t>Ta</w:t>
      </w:r>
      <w:r>
        <w:rPr>
          <w:rFonts w:eastAsia="Times New Roman"/>
          <w:lang w:val="en-US" w:eastAsia="da-DK"/>
        </w:rPr>
        <w:t>bles 7 and 8 report the results for theoretically and methodologically informed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r w:rsidR="005A13B4" w:rsidRPr="005A13B4">
        <w:rPr>
          <w:rFonts w:eastAsia="Times New Roman"/>
          <w:i/>
          <w:iCs/>
          <w:lang w:val="en-US" w:eastAsia="da-DK"/>
        </w:rPr>
        <w:t>CI</w:t>
      </w:r>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50792DF6"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 xml:space="preserve">subgroup effects, we were hesitant to make hard inferences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3BDA4912"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r w:rsidR="0024752F">
        <w:rPr>
          <w:rFonts w:eastAsia="Times New Roman"/>
          <w:lang w:val="en-US" w:eastAsia="da-DK"/>
        </w:rPr>
        <w:t>reintegrational outcome</w:t>
      </w:r>
      <w:r w:rsidR="00E77B51">
        <w:rPr>
          <w:rFonts w:eastAsia="Times New Roman"/>
          <w:lang w:val="en-US" w:eastAsia="da-DK"/>
        </w:rPr>
        <w:t xml:space="preserve">s, </w:t>
      </w:r>
      <w:r w:rsidR="00E77B51">
        <w:rPr>
          <w:rFonts w:eastAsia="Times New Roman"/>
          <w:i/>
          <w:iCs/>
          <w:lang w:val="en-US" w:eastAsia="da-DK"/>
        </w:rPr>
        <w:t>F</w:t>
      </w:r>
      <w:r w:rsidR="00E77B51">
        <w:rPr>
          <w:rFonts w:eastAsia="Times New Roman"/>
          <w:lang w:val="en-US" w:eastAsia="da-DK"/>
        </w:rPr>
        <w:t xml:space="preserve">(6, 7.97) = 2.44, </w:t>
      </w:r>
      <w:r w:rsidR="00E77B51">
        <w:rPr>
          <w:rFonts w:eastAsia="Times New Roman"/>
          <w:i/>
          <w:iCs/>
          <w:lang w:val="en-US" w:eastAsia="da-DK"/>
        </w:rPr>
        <w:t>p</w:t>
      </w:r>
      <w:r w:rsidR="00E77B51">
        <w:rPr>
          <w:rFonts w:eastAsia="Times New Roman"/>
          <w:lang w:val="en-US" w:eastAsia="da-DK"/>
        </w:rPr>
        <w:t xml:space="preserve"> = 0.120.</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reintegrational</w:t>
      </w:r>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r w:rsidR="00E77B51" w:rsidRPr="005A13B4">
        <w:rPr>
          <w:rFonts w:eastAsia="Times New Roman"/>
          <w:i/>
          <w:iCs/>
          <w:lang w:val="en-US" w:eastAsia="da-DK"/>
        </w:rPr>
        <w:t>CI</w:t>
      </w:r>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6A442CE9" w:rsidR="002C7E4C" w:rsidRDefault="002C7E4C" w:rsidP="00362CDD">
      <w:pPr>
        <w:jc w:val="both"/>
        <w:rPr>
          <w:rFonts w:eastAsia="Times New Roman"/>
          <w:lang w:val="en-US" w:eastAsia="da-DK"/>
        </w:rPr>
      </w:pPr>
      <w:r>
        <w:rPr>
          <w:rFonts w:eastAsia="Times New Roman"/>
          <w:lang w:val="en-US" w:eastAsia="da-DK"/>
        </w:rPr>
        <w:lastRenderedPageBreak/>
        <w:t xml:space="preserve">Across all moderator analyses with continuous moderators (i.e., the percent of males in the sample, the number of sessions per week, duration, and follow-up timing) did not predict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Slavin</w:t>
      </w:r>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62263759"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nonpreregistered studies, with </w:t>
      </w:r>
      <w:r>
        <w:rPr>
          <w:rFonts w:eastAsia="Times New Roman"/>
          <w:i/>
          <w:iCs/>
          <w:lang w:val="en-US" w:eastAsia="da-DK"/>
        </w:rPr>
        <w:t>F</w:t>
      </w:r>
      <w:r>
        <w:rPr>
          <w:rFonts w:eastAsia="Times New Roman"/>
          <w:lang w:val="en-US" w:eastAsia="da-DK"/>
        </w:rPr>
        <w:t xml:space="preserve">(1, 29.58) = 7.68, </w:t>
      </w:r>
      <w:r>
        <w:rPr>
          <w:rFonts w:eastAsia="Times New Roman"/>
          <w:i/>
          <w:iCs/>
          <w:lang w:val="en-US" w:eastAsia="da-DK"/>
        </w:rPr>
        <w:t>p</w:t>
      </w:r>
      <w:r>
        <w:rPr>
          <w:rFonts w:eastAsia="Times New Roman"/>
          <w:lang w:val="en-US" w:eastAsia="da-DK"/>
        </w:rPr>
        <w:t xml:space="preserve"> = 0.010,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r w:rsidRPr="00F33151">
        <w:rPr>
          <w:rFonts w:eastAsia="Times New Roman"/>
          <w:i/>
          <w:iCs/>
          <w:lang w:val="en-US" w:eastAsia="da-DK"/>
        </w:rPr>
        <w:t>CI</w:t>
      </w:r>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nonpreregistered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One might think that this difference can be due to publication bias issues. However, we did not find clear evidence of this in our publication bias testing, see Table </w:t>
      </w:r>
      <w:r w:rsidR="00783E55">
        <w:rPr>
          <w:rFonts w:eastAsia="Times New Roman"/>
          <w:lang w:val="en-US" w:eastAsia="da-DK"/>
        </w:rPr>
        <w:t>14</w:t>
      </w:r>
      <w:r w:rsidR="007522B5">
        <w:rPr>
          <w:rFonts w:eastAsia="Times New Roman"/>
          <w:lang w:val="en-US" w:eastAsia="da-DK"/>
        </w:rPr>
        <w:t xml:space="preserve"> and Figure 16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r w:rsidR="00315D0F">
        <w:rPr>
          <w:rFonts w:eastAsia="Times New Roman"/>
          <w:i/>
          <w:iCs/>
          <w:lang w:val="en-US" w:eastAsia="da-DK"/>
        </w:rPr>
        <w:t>CI</w:t>
      </w:r>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66D004B1" w:rsidR="002C7E4C" w:rsidRDefault="002C7E4C" w:rsidP="002C7E4C">
      <w:pPr>
        <w:jc w:val="both"/>
        <w:rPr>
          <w:rFonts w:eastAsia="Times New Roman"/>
          <w:lang w:val="en-US" w:eastAsia="da-DK"/>
        </w:rPr>
      </w:pPr>
      <w:r>
        <w:rPr>
          <w:rFonts w:eastAsia="Times New Roman"/>
          <w:lang w:val="en-US" w:eastAsia="da-DK"/>
        </w:rPr>
        <w:t>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social reintegration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374C3C1A"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 xml:space="preserve">found the same pattern for the moderator analyses based on mental health outcomes. Yet, we found minor deviation from the reintegrational results. Counter to the reintegrational results, we did not find any statistical difference between preregistered and nonpreregistered </w:t>
      </w:r>
      <w:r w:rsidR="002C7E4C">
        <w:rPr>
          <w:rFonts w:eastAsia="Times New Roman"/>
          <w:lang w:val="en-US" w:eastAsia="da-DK"/>
        </w:rPr>
        <w:lastRenderedPageBreak/>
        <w:t xml:space="preserve">studies, with </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r w:rsidR="006A7623">
        <w:rPr>
          <w:rFonts w:eastAsia="Times New Roman"/>
          <w:i/>
          <w:iCs/>
          <w:lang w:val="en-US" w:eastAsia="da-DK"/>
        </w:rPr>
        <w:t>CI</w:t>
      </w:r>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nonpreregistered studies. </w:t>
      </w:r>
      <w:r w:rsidR="00F37D6F">
        <w:rPr>
          <w:rFonts w:eastAsia="Times New Roman"/>
          <w:lang w:val="en-US" w:eastAsia="da-DK"/>
        </w:rPr>
        <w:t>Furthermore, by contrast</w:t>
      </w:r>
      <w:r w:rsidR="00931E83">
        <w:rPr>
          <w:rFonts w:eastAsia="Times New Roman"/>
          <w:lang w:val="en-US" w:eastAsia="da-DK"/>
        </w:rPr>
        <w:t xml:space="preserve"> to the reintegrational analysis</w:t>
      </w:r>
      <w:r w:rsidR="00F37D6F">
        <w:rPr>
          <w:rFonts w:eastAsia="Times New Roman"/>
          <w:lang w:val="en-US" w:eastAsia="da-DK"/>
        </w:rPr>
        <w:t xml:space="preserve">, we found that statistically different effect sizes ITT and TOT estimates, with </w:t>
      </w:r>
      <w:r w:rsidR="00F37D6F">
        <w:rPr>
          <w:rFonts w:eastAsia="Times New Roman"/>
          <w:i/>
          <w:iCs/>
          <w:lang w:val="en-US" w:eastAsia="da-DK"/>
        </w:rPr>
        <w:t>F</w:t>
      </w:r>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 xml:space="preserve">[-0.08, 0.18] for ITT estimates and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27A4AB13" w:rsidR="00AF2FE0" w:rsidRDefault="007534A0" w:rsidP="00AF2FE0">
      <w:pPr>
        <w:jc w:val="both"/>
        <w:rPr>
          <w:rFonts w:eastAsia="Times New Roman"/>
          <w:lang w:val="en-US" w:eastAsia="da-DK"/>
        </w:rPr>
      </w:pPr>
      <w:r w:rsidRPr="007534A0">
        <w:rPr>
          <w:rFonts w:eastAsia="Times New Roman"/>
          <w:lang w:eastAsia="da-DK"/>
        </w:rPr>
        <w:t>Yet, we also identified some patterns that were not consistent with the results for reintegrational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smaller effects than high risk of bias estimates.   </w:t>
      </w:r>
      <w:r w:rsidR="00AF2FE0">
        <w:rPr>
          <w:rFonts w:eastAsia="Times New Roman"/>
          <w:lang w:val="en-US" w:eastAsia="da-DK"/>
        </w:rPr>
        <w:t xml:space="preserve">  </w:t>
      </w:r>
    </w:p>
    <w:p w14:paraId="34558DDB" w14:textId="23CB0CB4" w:rsidR="00837500" w:rsidRDefault="00837500" w:rsidP="007534A0">
      <w:pPr>
        <w:jc w:val="both"/>
        <w:rPr>
          <w:rFonts w:eastAsia="Times New Roman"/>
          <w:lang w:val="en-US" w:eastAsia="da-DK"/>
        </w:rPr>
      </w:pPr>
    </w:p>
    <w:p w14:paraId="2C75C7EC" w14:textId="5ACD04F5" w:rsidR="00E12B9B" w:rsidRPr="00864B71" w:rsidRDefault="00E12B9B" w:rsidP="00E12B9B">
      <w:pPr>
        <w:pStyle w:val="Heading3"/>
        <w:rPr>
          <w:rFonts w:eastAsia="Times New Roman"/>
        </w:rPr>
      </w:pPr>
      <w:r>
        <w:rPr>
          <w:rFonts w:eastAsia="Times New Roman"/>
        </w:rPr>
        <w:t>Sensitivity analysis of moderator effects</w:t>
      </w:r>
    </w:p>
    <w:p w14:paraId="0C1607AC" w14:textId="0AD36965" w:rsidR="00E12B9B" w:rsidRPr="00244276" w:rsidRDefault="004B527F" w:rsidP="00EC72ED">
      <w:pPr>
        <w:rPr>
          <w:rFonts w:eastAsia="Times New Roman"/>
          <w:color w:val="000000" w:themeColor="text1"/>
          <w:lang w:eastAsia="da-DK"/>
        </w:rPr>
      </w:pPr>
      <w:r w:rsidRPr="00244276">
        <w:rPr>
          <w:rFonts w:eastAsia="Times New Roman"/>
          <w:color w:val="000000" w:themeColor="text1"/>
          <w:highlight w:val="yellow"/>
          <w:lang w:eastAsia="da-DK"/>
        </w:rPr>
        <w:t>WILL BE ADDED WHEN HAVING ASSESS TO UCLOUD</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7947A072"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7,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the overall average effect tended to increase. This counted for subgroup means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413589BF"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reintegrational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ounter to typically expected selective reporting processes, we found that larger standard errors were associated with smaller effect size estimates (though not statistically significant) at the effect size level for reintegrational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xml:space="preserve">, indicated by the positive increasing slope in Figure </w:t>
      </w:r>
      <w:r w:rsidR="00A91453">
        <w:rPr>
          <w:rFonts w:eastAsia="Times New Roman"/>
          <w:lang w:val="en-US" w:eastAsia="da-DK"/>
        </w:rPr>
        <w:t>20</w:t>
      </w:r>
      <w:r w:rsidR="00B037F4">
        <w:rPr>
          <w:rFonts w:eastAsia="Times New Roman"/>
          <w:lang w:val="en-US" w:eastAsia="da-DK"/>
        </w:rPr>
        <w:t>C. Yet, this slope was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r w:rsidR="00692086" w:rsidRPr="00DF6508">
        <w:rPr>
          <w:rFonts w:eastAsia="Times New Roman"/>
          <w:i/>
          <w:iCs/>
          <w:lang w:val="en-US" w:eastAsia="da-DK"/>
        </w:rPr>
        <w:t>CI</w:t>
      </w:r>
      <w:r w:rsidR="00692086" w:rsidRPr="00692086">
        <w:rPr>
          <w:rFonts w:eastAsia="Times New Roman"/>
          <w:lang w:val="en-US" w:eastAsia="da-DK"/>
        </w:rPr>
        <w:t>[-0.18, 0.22</w:t>
      </w:r>
      <w:r w:rsidR="00692086">
        <w:rPr>
          <w:rFonts w:eastAsia="Times New Roman"/>
          <w:lang w:val="en-US" w:eastAsia="da-DK"/>
        </w:rPr>
        <w:t>] for nonpregistered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r w:rsidR="00DF6508" w:rsidRPr="00DF6508">
        <w:rPr>
          <w:rFonts w:eastAsia="Times New Roman"/>
          <w:i/>
          <w:iCs/>
          <w:lang w:val="en-US" w:eastAsia="da-DK"/>
        </w:rPr>
        <w:t>CI</w:t>
      </w:r>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r w:rsidR="00AF35DF" w:rsidRPr="00AF35DF">
        <w:rPr>
          <w:rFonts w:eastAsia="Times New Roman"/>
          <w:i/>
          <w:iCs/>
          <w:lang w:val="en-US" w:eastAsia="da-DK"/>
        </w:rPr>
        <w:t>CI[</w:t>
      </w:r>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reintegrational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r w:rsidR="00AF35DF" w:rsidRPr="00AF35DF">
        <w:rPr>
          <w:rFonts w:eastAsia="Times New Roman"/>
          <w:i/>
          <w:iCs/>
          <w:lang w:val="en-US" w:eastAsia="da-DK"/>
        </w:rPr>
        <w:t>CI[</w:t>
      </w:r>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r w:rsidR="00AF35DF" w:rsidRPr="00AF35DF">
        <w:rPr>
          <w:rFonts w:eastAsia="Times New Roman"/>
          <w:i/>
          <w:iCs/>
          <w:lang w:val="en-US" w:eastAsia="da-DK"/>
        </w:rPr>
        <w:t>CI[</w:t>
      </w:r>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26A192AF" w14:textId="5CB75318" w:rsidR="00774282" w:rsidRPr="008F4134" w:rsidRDefault="00774282" w:rsidP="00774282">
      <w:pPr>
        <w:rPr>
          <w:rFonts w:eastAsia="Times New Roman"/>
          <w:lang w:val="en-US" w:eastAsia="da-DK"/>
        </w:rPr>
      </w:pPr>
      <w:r>
        <w:rPr>
          <w:rFonts w:eastAsia="Times New Roman"/>
          <w:b/>
          <w:bCs/>
          <w:lang w:val="en-US" w:eastAsia="da-DK"/>
        </w:rPr>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8DBFD57"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 xml:space="preserve">Note: </w:t>
      </w:r>
      <w:r w:rsidR="00774282">
        <w:rPr>
          <w:rFonts w:eastAsia="Times New Roman"/>
          <w:i/>
          <w:sz w:val="20"/>
          <w:lang w:val="en-US" w:eastAsia="da-DK"/>
        </w:rPr>
        <w:t>Add description of figure.</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lastRenderedPageBreak/>
        <w:t xml:space="preserve"> </w:t>
      </w:r>
    </w:p>
    <w:p w14:paraId="098BF9BA" w14:textId="78AD8F98" w:rsidR="00774282" w:rsidRPr="008F4134" w:rsidRDefault="00774282" w:rsidP="00774282">
      <w:pPr>
        <w:rPr>
          <w:rFonts w:eastAsia="Times New Roman"/>
          <w:lang w:val="en-US" w:eastAsia="da-DK"/>
        </w:rPr>
      </w:pPr>
      <w:r>
        <w:rPr>
          <w:rFonts w:eastAsia="Times New Roman"/>
          <w:b/>
          <w:bCs/>
          <w:lang w:val="en-US" w:eastAsia="da-DK"/>
        </w:rPr>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735659BF" w:rsidR="00774282" w:rsidRPr="00D85837" w:rsidRDefault="00774282" w:rsidP="00774282">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107" w:name="SUMMARY_OF_RESULTS"/>
      <w:bookmarkEnd w:id="107"/>
      <w:r w:rsidRPr="00AF0241">
        <w:rPr>
          <w:rFonts w:eastAsia="Times New Roman"/>
        </w:rPr>
        <w:t xml:space="preserve">Summary of main results </w:t>
      </w:r>
    </w:p>
    <w:bookmarkStart w:id="108" w:name="APPLICABILITY_OF_FINDINGS" w:displacedByCustomXml="next"/>
    <w:bookmarkEnd w:id="108" w:displacedByCustomXml="next"/>
    <w:sdt>
      <w:sdtPr>
        <w:id w:val="1530145422"/>
        <w:placeholder>
          <w:docPart w:val="BD8D324BC9CF4B95849AB66C2549AC63"/>
        </w:placeholder>
      </w:sdtPr>
      <w:sdtEndPr>
        <w:rPr>
          <w:color w:val="0066CC"/>
          <w:sz w:val="27"/>
          <w:szCs w:val="27"/>
        </w:rPr>
      </w:sdtEndPr>
      <w:sdtContent>
        <w:p w14:paraId="62F2B403" w14:textId="6047C9E4" w:rsidR="00AF35DF" w:rsidRDefault="003F3DC4" w:rsidP="006E1D5F">
          <w:pPr>
            <w:jc w:val="both"/>
          </w:pPr>
          <w:r w:rsidRPr="003F3DC4">
            <w:t>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reintegrational and mental health outcomes, respectively.</w:t>
          </w:r>
          <w:r w:rsidR="00AF35DF">
            <w:t xml:space="preserve"> In addition, we also found the effects of reintegrational and mental health outcomes to covary, meaning that when group-based interventions were shown to be effective on reintegrational outcomes, they also tended to show larger effects on mental health outcomes.  </w:t>
          </w:r>
        </w:p>
        <w:p w14:paraId="17300490" w14:textId="77777777" w:rsidR="00AF35DF" w:rsidRDefault="00AF35DF" w:rsidP="006E1D5F">
          <w:pPr>
            <w:jc w:val="both"/>
          </w:pPr>
        </w:p>
        <w:p w14:paraId="3B12D7EF" w14:textId="50313070" w:rsidR="002A1A70" w:rsidRDefault="003F3DC4" w:rsidP="006E1D5F">
          <w:pPr>
            <w:jc w:val="both"/>
          </w:pPr>
          <w:r w:rsidRPr="003F3DC4">
            <w:lastRenderedPageBreak/>
            <w:t>Notably, the detected effects remained similar in magnitude across all sensitivity analyses, with the vast majority of tests supporting the conclusion that the overall effect sizes were statistically distinct from zero for both reintegrational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58DDA45A"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important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s for reintegrational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reintegrational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the type of outcome, participant characteristics, type of intervention, type of test, pregistration status, test type (clinician or self reported),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reintegrational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reintegrational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group-based interventions on social reintegrational and mental health outcomes for individuals</w:t>
          </w:r>
          <w:r w:rsidR="00A15683">
            <w:rPr>
              <w:lang w:val="en-US"/>
            </w:rPr>
            <w:t xml:space="preserve"> with p</w:t>
          </w:r>
          <w:r w:rsidR="00A15683">
            <w:t>sychiatric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109" w:name="QUALITY_OF_EVIDENCE" w:displacedByCustomXml="next"/>
    <w:bookmarkEnd w:id="10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62A519E8" w14:textId="6FDC5EAA" w:rsidR="008048F0" w:rsidRDefault="0023237F" w:rsidP="00B77699">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previous evaluations have </w:t>
              </w:r>
              <w:r>
                <w:t>demonstrated</w:t>
              </w:r>
              <w:r w:rsidR="006F483F">
                <w:t xml:space="preserve"> </w:t>
              </w:r>
              <w:r>
                <w:t>substantial benefits</w:t>
              </w:r>
              <w:r w:rsidR="006F483F">
                <w:t xml:space="preserve"> of group-based interventions </w:t>
              </w:r>
              <w:r>
                <w:t xml:space="preserve">among </w:t>
              </w:r>
              <w:r w:rsidR="006F483F">
                <w:lastRenderedPageBreak/>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In most cases, the control condition consisted of access to standard mental health care.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155FDC">
                <w:rPr>
                  <w:color w:val="000000" w:themeColor="text1"/>
                </w:rPr>
                <w:tab/>
              </w:r>
              <w:r w:rsidR="002455FC">
                <w:rPr>
                  <w:color w:val="000000" w:themeColor="text1"/>
                </w:rPr>
                <w:t xml:space="preserve">  </w:t>
              </w:r>
              <w:r w:rsidR="00155FDC">
                <w:rPr>
                  <w:color w:val="000000" w:themeColor="text1"/>
                </w:rPr>
                <w:br/>
              </w:r>
              <w:r w:rsidR="00155FDC">
                <w:rPr>
                  <w:color w:val="000000" w:themeColor="text1"/>
                </w:rPr>
                <w:br/>
              </w:r>
              <w:r w:rsidR="008048F0">
                <w:t xml:space="preserve">Overall, w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Shadish et al., 2002).</w:t>
              </w:r>
            </w:p>
            <w:p w14:paraId="175C476C" w14:textId="2191FF4B" w:rsidR="006A5110" w:rsidRPr="00347C3E" w:rsidRDefault="00000000" w:rsidP="00B77699">
              <w:pPr>
                <w:pStyle w:val="NormalWeb"/>
                <w:jc w:val="both"/>
                <w:rPr>
                  <w:color w:val="000000" w:themeColor="text1"/>
                </w:rPr>
              </w:pPr>
            </w:p>
          </w:sdtContent>
        </w:sdt>
      </w:sdtContent>
    </w:sdt>
    <w:p w14:paraId="4E003AE7" w14:textId="77777777" w:rsidR="006C1ADE" w:rsidRDefault="006C1ADE" w:rsidP="006C1ADE">
      <w:pPr>
        <w:rPr>
          <w:rFonts w:eastAsia="Times New Roman"/>
        </w:rPr>
      </w:pPr>
    </w:p>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110" w:name="POTENTIAL_BIASES" w:displacedByCustomXml="next"/>
    <w:bookmarkEnd w:id="11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C2AF5A5"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del w:id="111" w:author="Nina Thorup Dalgaard" w:date="2025-11-05T10:46:00Z">
            <w:r w:rsidRPr="004879E2" w:rsidDel="003F00A9">
              <w:delText>was</w:delText>
            </w:r>
          </w:del>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w:t>
          </w:r>
          <w:del w:id="112" w:author="Nina Thorup Dalgaard" w:date="2025-11-05T10:46:00Z">
            <w:r w:rsidR="009C03A2" w:rsidDel="003F00A9">
              <w:delText xml:space="preserve"> based on</w:delText>
            </w:r>
          </w:del>
          <w:r w:rsidR="009C03A2">
            <w:t xml:space="preserve"> RCTs (41 out of 49 studies)</w:t>
          </w:r>
          <w:r w:rsidR="00DF3F07">
            <w:t xml:space="preserve">, of which nearly 50% (23 studies) had been preregistered. </w:t>
          </w:r>
          <w:r w:rsidR="0015065D">
            <w:t xml:space="preserve">This certainly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effective sample size of 38 participants </w:t>
          </w:r>
          <w:r w:rsidR="00C65E69" w:rsidRPr="00C65E69">
            <w:t>(mean = 70; range = 10–351)</w:t>
          </w:r>
          <w:r w:rsidR="00DF3F07">
            <w:t xml:space="preserve">. </w:t>
          </w:r>
          <w:r w:rsidR="001241FA">
            <w:t xml:space="preserve">This clearly reflects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lastRenderedPageBreak/>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ins w:id="113" w:author="Nina Thorup Dalgaard" w:date="2025-11-05T10:47:00Z">
            <w:r w:rsidR="003F00A9">
              <w:t>s</w:t>
            </w:r>
          </w:ins>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6135B73E" w:rsidR="00141F8D" w:rsidRDefault="001E7FD9" w:rsidP="00B77699">
      <w:pPr>
        <w:shd w:val="clear" w:color="auto" w:fill="FFFFFF"/>
        <w:spacing w:before="100" w:beforeAutospacing="1" w:after="240"/>
        <w:jc w:val="both"/>
        <w:rPr>
          <w:rFonts w:eastAsia="Times New Roman"/>
          <w:lang w:val="en-US" w:eastAsia="da-DK"/>
        </w:rPr>
      </w:pPr>
      <w:bookmarkStart w:id="114" w:name="AGREEMENT"/>
      <w:bookmarkEnd w:id="114"/>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p>
    <w:p w14:paraId="3D54D021" w14:textId="4AB61DF4" w:rsidR="00F74BB0" w:rsidRDefault="00F74BB0" w:rsidP="00F74BB0">
      <w:pPr>
        <w:rPr>
          <w:rFonts w:eastAsia="Times New Roman"/>
          <w:lang w:eastAsia="da-DK"/>
        </w:rPr>
      </w:pPr>
      <w:r w:rsidRPr="00F74BB0">
        <w:rPr>
          <w:rFonts w:eastAsia="Times New Roman"/>
          <w:lang w:eastAsia="da-DK"/>
        </w:rPr>
        <w:t>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amount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115" w:name="CONCLUSIONS" w:displacedByCustomXml="next"/>
    <w:bookmarkEnd w:id="115"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lastRenderedPageBreak/>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116" w:name="IMPLICATIONS_PRACTICE"/>
      <w:bookmarkEnd w:id="116"/>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117" w:name="IMPLICATIONS_RESEARCH" w:displacedByCustomXml="next"/>
    <w:bookmarkEnd w:id="117"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118" w:name="_Hlk213232243"/>
              <w:r w:rsidRPr="009867F8">
                <w:rPr>
                  <w:color w:val="000000" w:themeColor="text1"/>
                </w:rPr>
                <w:t>Bloom et al., 2011</w:t>
              </w:r>
              <w:bookmarkEnd w:id="118"/>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Ruesch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2FC297D2" w14:textId="147699F8" w:rsidR="003852C4" w:rsidRPr="003852C4" w:rsidRDefault="00997131" w:rsidP="003852C4">
              <w:pPr>
                <w:pStyle w:val="NormalWeb"/>
                <w:jc w:val="both"/>
                <w:rPr>
                  <w:color w:val="000000" w:themeColor="text1"/>
                  <w:sz w:val="27"/>
                  <w:szCs w:val="27"/>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supgroup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ins w:id="119" w:author="Nina Thorup Dalgaard" w:date="2025-11-05T10:51:00Z">
                <w:r w:rsidR="003F00A9">
                  <w:rPr>
                    <w:color w:val="000000" w:themeColor="text1"/>
                  </w:rPr>
                  <w:t xml:space="preserve"> average</w:t>
                </w:r>
              </w:ins>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In a policy context, it is important to emphasize that although only one of the included studies (i.e., Craigie and Nathan, 2009, which compared the same treatment delivered in individual and group formats; see Figure 16) reported average , this does not imply that all individual participants benefited. I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p>
            <w:p w14:paraId="7631DCFA" w14:textId="286AD656" w:rsidR="00CE429D" w:rsidRPr="006A61D7" w:rsidRDefault="00624C55" w:rsidP="006A61D7">
              <w:pPr>
                <w:pStyle w:val="NormalWeb"/>
                <w:jc w:val="both"/>
                <w:rPr>
                  <w:color w:val="000000" w:themeColor="text1"/>
                </w:rPr>
              </w:pPr>
              <w:r>
                <w:rPr>
                  <w:color w:val="000000" w:themeColor="text1"/>
                </w:rPr>
                <w:t xml:space="preserve">As part of our review we also </w:t>
              </w:r>
              <w:r>
                <w:rPr>
                  <w:rFonts w:eastAsia="Times New Roman"/>
                  <w:lang w:val="en-US"/>
                </w:rPr>
                <w:t xml:space="preserve">specified and sub-grouped the group-interventions in terms of focus/topic. We identified 14 different group-intervention types. We label the four most used intervention ‘Group based Cognitive Behavioral Therapy’ (11), Group psychoeducation &amp; Social </w:t>
              </w:r>
              <w:r>
                <w:rPr>
                  <w:rFonts w:eastAsia="Times New Roman"/>
                  <w:lang w:val="en-US"/>
                </w:rPr>
                <w:lastRenderedPageBreak/>
                <w:t>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120" w:name="ACKNOWLEDGEMENTS" w:displacedByCustomXml="next"/>
    <w:bookmarkEnd w:id="120" w:displacedByCustomXml="next"/>
    <w:sdt>
      <w:sdtPr>
        <w:rPr>
          <w:color w:val="0066CC"/>
          <w:sz w:val="27"/>
          <w:szCs w:val="27"/>
        </w:rPr>
        <w:id w:val="-1933197637"/>
        <w:placeholder>
          <w:docPart w:val="FF13681FF7784CABAE1A6FFC4FEF4C4B"/>
        </w:placeholder>
      </w:sdtPr>
      <w:sdtContent>
        <w:p w14:paraId="2E73D56E" w14:textId="07F56C95" w:rsidR="001327A4" w:rsidRPr="009224A1" w:rsidRDefault="00624C55" w:rsidP="009224A1">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Keitner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is beneficial compared with individual 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1327A4" w:rsidRPr="001327A4">
            <w:rPr>
              <w:rFonts w:eastAsia="Times New Roman"/>
              <w:lang w:val="en-US"/>
            </w:rPr>
            <w:t>None of the included studie</w:t>
          </w:r>
          <w:r w:rsidR="001327A4">
            <w:rPr>
              <w:rFonts w:eastAsia="Times New Roman"/>
              <w:lang w:val="en-US"/>
            </w:rPr>
            <w:t>s reported average deterioration</w:t>
          </w:r>
          <w:r w:rsidR="001327A4" w:rsidRPr="001327A4">
            <w:rPr>
              <w:rFonts w:eastAsia="Times New Roman"/>
              <w:lang w:val="en-US"/>
            </w:rPr>
            <w:t xml:space="preserve"> effects, suggesting that both group-</w:t>
          </w:r>
          <w:r w:rsidR="001327A4" w:rsidRPr="001327A4">
            <w:rPr>
              <w:rFonts w:eastAsia="Times New Roman"/>
              <w:lang w:val="en-US"/>
            </w:rPr>
            <w:lastRenderedPageBreak/>
            <w:t xml:space="preserve">based interventions and the control interventions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50BCE080" w14:textId="77777777" w:rsidR="0093381D" w:rsidRDefault="0093381D" w:rsidP="00B77699">
          <w:pPr>
            <w:jc w:val="both"/>
            <w:divId w:val="1620188500"/>
            <w:rPr>
              <w:rFonts w:eastAsia="Times New Roman"/>
              <w:lang w:val="en-US"/>
            </w:rPr>
          </w:pPr>
        </w:p>
        <w:p w14:paraId="3AD02657" w14:textId="591CB288" w:rsidR="00CE429D" w:rsidRPr="002F0C8F" w:rsidRDefault="002F0C8F" w:rsidP="002F0C8F">
          <w:pPr>
            <w:jc w:val="both"/>
            <w:divId w:val="1620188500"/>
            <w:rPr>
              <w:rFonts w:eastAsia="Times New Roman"/>
              <w:lang w:val="en-US"/>
            </w:rPr>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121" w:name="CONTRIBUTIONS" w:displacedByCustomXml="next"/>
    <w:bookmarkEnd w:id="121"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research assistants Rune Klitgård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ob Kaarup Jensen,</w:t>
      </w:r>
      <w:r w:rsidR="004C2820" w:rsidRPr="004A1298">
        <w:rPr>
          <w:rFonts w:eastAsia="Times New Roman"/>
          <w:lang w:val="en-US"/>
        </w:rPr>
        <w:t xml:space="preserve"> Maya Christiane Flensborg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Kaarup Jensen, Jasmin Sami Adada,</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Statistical analysis:</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ob Kaarup Jensen, Jasmin Sami Adada,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122" w:name="CONFLICT_OF_INTEREST"/>
      <w:bookmarkEnd w:id="122"/>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123" w:name="PRO_REV_DIFF"/>
      <w:bookmarkEnd w:id="123"/>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124" w:name="PUBLIC_NOTES"/>
      <w:bookmarkEnd w:id="124"/>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Citkowitz et al. </w:t>
      </w:r>
      <w:r w:rsidRPr="004414A3">
        <w:rPr>
          <w:rFonts w:eastAsia="Times New Roman"/>
          <w:lang w:val="da-DK"/>
        </w:rPr>
        <w:t>(2025), Pustejovsky, Zhang et al. (2025), van Aert (2025),</w:t>
      </w:r>
      <w:r>
        <w:rPr>
          <w:rFonts w:eastAsia="Times New Roman"/>
          <w:lang w:val="da-DK"/>
        </w:rPr>
        <w:t xml:space="preserve"> and</w:t>
      </w:r>
      <w:r w:rsidRPr="004414A3">
        <w:rPr>
          <w:rFonts w:eastAsia="Times New Roman"/>
          <w:lang w:val="da-DK"/>
        </w:rPr>
        <w:t xml:space="preserve"> Wu, Duan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w:t>
      </w:r>
      <w:r>
        <w:rPr>
          <w:rFonts w:eastAsia="Times New Roman"/>
        </w:rPr>
        <w:lastRenderedPageBreak/>
        <w:t xml:space="preserve">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125" w:name="CHARACTERISTICS_OF_INCLUDED_STUDIES"/>
      <w:bookmarkEnd w:id="125"/>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126" w:name="CHARACTERISTICS_OF_EXCLUDED_STUDIES"/>
      <w:bookmarkEnd w:id="126"/>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127" w:name="CHARACTERISTICS_OF_AWAITING_STUDIES"/>
      <w:bookmarkEnd w:id="127"/>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128" w:name="SOF_TABLES"/>
      <w:bookmarkEnd w:id="128"/>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129" w:name="ADDITIONAL_TABLES"/>
      <w:bookmarkEnd w:id="129"/>
      <w:r w:rsidRPr="00AF0241">
        <w:rPr>
          <w:rFonts w:eastAsia="Times New Roman"/>
        </w:rPr>
        <w:t xml:space="preserve">Additional tables </w:t>
      </w:r>
    </w:p>
    <w:p w14:paraId="74D815F6" w14:textId="76198349" w:rsidR="003862F9" w:rsidRPr="00AF0241" w:rsidRDefault="00C37244" w:rsidP="006B0089">
      <w:pPr>
        <w:pStyle w:val="Heading3"/>
        <w:divId w:val="195656162"/>
        <w:rPr>
          <w:rFonts w:eastAsia="Times New Roman"/>
        </w:rPr>
      </w:pPr>
      <w:bookmarkStart w:id="130" w:name="TBL-01"/>
      <w:bookmarkEnd w:id="130"/>
      <w:r w:rsidRPr="00AF0241">
        <w:rPr>
          <w:rFonts w:eastAsia="Times New Roman"/>
        </w:rPr>
        <w:t xml:space="preserve">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131" w:name="TBL-02"/>
      <w:bookmarkEnd w:id="131"/>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132" w:name="INCLUDED_STUDIES"/>
      <w:bookmarkEnd w:id="132"/>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r w:rsidRPr="00AF0241">
        <w:t xml:space="preserve">Acarturk C, Uygun E, Ilkkursun Z, Yurtbakan T, Kurt G, Adam-Troian J, Senay I, Bryant R, Cuijpers P, Kiselev N, McDaid D, Morina N, Nisanci Z, Park AL, Sijbrandij M, Ventevogel </w:t>
      </w:r>
      <w:r w:rsidRPr="00AF0241">
        <w:lastRenderedPageBreak/>
        <w:t xml:space="preserve">P, &amp; Fuhr DC. (2022). Group problem management plus (PM plus )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7"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Bujosa CT, &amp; O’Neall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8"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r w:rsidRPr="00AF0241">
        <w:t xml:space="preserve">Barbic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9"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r w:rsidRPr="00AF0241">
        <w:t xml:space="preserve">Beames L, Strodl E, Dark F, Wilson J, Sheridan J, &amp; Kerswell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0"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McDonel Elizabeth C. (u.å.).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Krzos IM, Fraser VV, O’Neill S, &amp; Frounfelker RL. (2015). A Controlled Trial of Supported Employment for People With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1"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r w:rsidRPr="00AF0241">
        <w:t xml:space="preserve">Bozzer M, Samsom D, &amp; Anson J. (1999). An evaluation of a community-based vocational rehabilitation program for adults with psychiatric disabilities. </w:t>
      </w:r>
      <w:r w:rsidRPr="00AF0241">
        <w:rPr>
          <w:i/>
          <w:iCs/>
        </w:rPr>
        <w:t xml:space="preserve">Canadian journal of </w:t>
      </w:r>
      <w:r w:rsidRPr="00AF0241">
        <w:rPr>
          <w:i/>
          <w:iCs/>
        </w:rPr>
        <w:lastRenderedPageBreak/>
        <w:t>community mental health = Revue canadienne de sante mentale communautaire</w:t>
      </w:r>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r w:rsidRPr="00AF0241">
        <w:t xml:space="preserve">Burnam M Audrey, Morton Sally C, McGlynn Elizabeth A, Petersen Laura P, Stecher Brian M, Hayes Charles, &amp; Vaccaro Jerome V. (1995). An Experimental Evaluation of Residential and Nonresidential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r w:rsidRPr="00AF0241">
        <w:t xml:space="preserve">Bækkelund Harald, Ulvenes Pål, Boon-Langelaan Suzette, &amp; Arnevik Espen Ajo.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r w:rsidRPr="00AF0241">
        <w:t xml:space="preserve">Cano-Vindel A, Munoz-Navarro R, Moriana JA, Ruiz-Rodriguez P, Medrano LA, &amp; Gonzalez-Blanch C. (2021). Transdiagnostic group cognitive behavioural therapy for emotional disorders in primary care: The results of the PsicAP randomized controlled trial. </w:t>
      </w:r>
      <w:r w:rsidRPr="00AF0241">
        <w:rPr>
          <w:i/>
          <w:iCs/>
        </w:rPr>
        <w:t>Psychological medicine</w:t>
      </w:r>
      <w:r w:rsidRPr="00AF0241">
        <w:t xml:space="preserve">, 1‐13. </w:t>
      </w:r>
      <w:hyperlink r:id="rId52"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Killaspy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3"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 xml:space="preserve">Daniels L &amp; Roll D. (u.å.).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4"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r w:rsidRPr="00AF0241">
        <w:lastRenderedPageBreak/>
        <w:t xml:space="preserve">Druss Benjamin G, Singh Manasvini, von Esenwein Silke A, Glick Gretl E, Tapscott Stephanie, Tucker Sherry Jenkins, Lally Cathy A, &amp; Sterling Evelina W. (2018). Peer-Led Self-Management of General Medical Conditions for Patients With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5"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r w:rsidRPr="00AF0241">
        <w:t xml:space="preserve">Druss BG, Zhao L, von Esenwein SA, Bona JR, Fricks L, Jenkins-Tucker S, Sterling E, Diclemente R, Lorig K, Druss Benjamin G, Zhao Liping, von Esenwein Silke A, Bona Joseph R, Fricks Larry, Jenkins-Tucker Sherry, Sterling Evelina, Diclemente Ralph, &amp; Lorig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6"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Norell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7"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Rechberger Elke, O’Keefe Maura, Rose Tara, &amp; Bjelajac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Débora,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lastRenderedPageBreak/>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8"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Fischman Lauren, Halpern Jamie, Hester Genni, Kerrisk Colleen, McLaughlin Travis, Ozel Ezgi, &amp; Wang Haisu. (u.å.). Pilot Effectiveness of a Stress Management Program for Sheltered Homeless Adults With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A62129">
        <w:rPr>
          <w:lang w:val="en-US"/>
        </w:rPr>
        <w:t xml:space="preserve">Hagen Roger, Nordahl Hans M, Kristiansen Lena, &amp; Morken Gunnar. </w:t>
      </w:r>
      <w:r w:rsidRPr="00AF0241">
        <w:t xml:space="preserve">(2005). A Randomized Trial of Cognitive Group Therapy vs Waiting List for Patients with Co-Morbid Psychiatric Disorders: Effect of Cognitive Group Therapy after Treatment and Six and Twelve Months Follow-Up. </w:t>
      </w:r>
      <w:r w:rsidRPr="00AF0241">
        <w:rPr>
          <w:i/>
          <w:iCs/>
        </w:rPr>
        <w:t>Behavioural and Cognitive Psychotherapy</w:t>
      </w:r>
      <w:r w:rsidRPr="00AF0241">
        <w:t xml:space="preserve">, </w:t>
      </w:r>
      <w:r w:rsidRPr="00AF0241">
        <w:rPr>
          <w:i/>
          <w:iCs/>
        </w:rPr>
        <w:t>33</w:t>
      </w:r>
      <w:r w:rsidRPr="00AF0241">
        <w:t xml:space="preserve">(1), 33–44. </w:t>
      </w:r>
      <w:hyperlink r:id="rId59"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0"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ith Psychological Distress: Findings From a Randomized </w:t>
      </w:r>
      <w:r w:rsidRPr="00AF0241">
        <w:lastRenderedPageBreak/>
        <w:t xml:space="preserve">Controlled Trial. </w:t>
      </w:r>
      <w:r w:rsidRPr="00AF0241">
        <w:rPr>
          <w:i/>
          <w:iCs/>
        </w:rPr>
        <w:t>Journal of consulting and clinical psychology</w:t>
      </w:r>
      <w:r w:rsidRPr="00AF0241">
        <w:t xml:space="preserve">, </w:t>
      </w:r>
      <w:r w:rsidRPr="00AF0241">
        <w:rPr>
          <w:i/>
          <w:iCs/>
        </w:rPr>
        <w:t>87</w:t>
      </w:r>
      <w:r w:rsidRPr="00AF0241">
        <w:t xml:space="preserve">(9), 787. </w:t>
      </w:r>
      <w:hyperlink r:id="rId61"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Rosenstrom T, Karila I, Elokorpi A, Torpo M, Arajarvi R, &amp; Isometsa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2"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r w:rsidRPr="00AF0241">
        <w:t xml:space="preserve">Himle Joseph A, Bybee Deborah, Steinberger Edward, Laviolette Wayne T, Weaver Addie, Vlnka Sarah, Golenberg Zipora,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Roepke Stefan, Stoffers Jutta M, Lieb Klaus, &amp; Hammers Claas-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3"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Kisely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r w:rsidRPr="00AF0241">
        <w:t xml:space="preserve">Kallestad Håvard, Wullum Elin, Scott Jan, Stiles Tore C, &amp; Morken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4"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lastRenderedPageBreak/>
        <w:t xml:space="preserve">Kanie A, Kikuchi A, Haga D, Tanaka Y, Ishida A, Yorozuya Y, Matsuda Y, Morimoto T, Fukuoka T, Takazawa S, Hagiya K, Ozawa S, Iwata K, Ikebuchi E, Nemoto T, Roberts DL, &amp; Nakagome K. (2019). The Feasibility and Efficacy of Social Cognition and Interaction Training for Outpatients With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5"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6"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Frerichs Johanna, Stefanidou Theodora, Bone Jessica, Pinfold Vanessa, Lewis Glyn, Billings Jo, Barber Nick, Chhapia Anjie, Chipp Beverley, Henderson Rob, Shah Prisha, Shorten Anna, Giorgalli Maria, Terhune James, Jones Rebecca, &amp; Johnson Sonia. (2020). The Community Navigator Study: Results from a feasibility randomised controlled trial of a programme to reduce loneliness for people with complex anxiety or depression. </w:t>
      </w:r>
      <w:r w:rsidRPr="00AF0241">
        <w:rPr>
          <w:i/>
          <w:iCs/>
        </w:rPr>
        <w:t>PLoS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Eadbhard.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7"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r w:rsidRPr="00AF0241">
        <w:lastRenderedPageBreak/>
        <w:t xml:space="preserve">McCay Elizabeth A, Beanlands Heather, Zipursky Robert, Roy Paul, Leszcz Molyn, Landeen Janet, Ryan Kathy, Conrad Gretchen, Romano Donna, Francis Daphene, Hunt Jennifer, Constantini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8"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9"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Sitharthan Gomathi, Haber Paul S, Tucker Peter, &amp; Sitharthan Thiagarajan. (2014). The efficacy of an opportunistic cognitive behavioral intervention package (OCB) on substance us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0"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Gopold M, &amp; Guymer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1"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Marziali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Moniruzzaman Akm, &amp; Somers Julian M. (2014). Community Participation and Belonging Among Formerly Homeless Adults with Mental Illness After 12 </w:t>
      </w:r>
      <w:r w:rsidRPr="00AF0241">
        <w:lastRenderedPageBreak/>
        <w:t xml:space="preserve">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2"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Jest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Toselli C, Salvatore G, &amp; Dimaggio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3"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r w:rsidRPr="00A62129">
        <w:t xml:space="preserve">Rabenstein R, Pintzinger N, Knogler V, Kirnbauer V, Lenz G, &amp; Schosser A. (2015). </w:t>
      </w:r>
      <w:r w:rsidRPr="00AF0241">
        <w:t xml:space="preserve">Effectiveness of a cognitive-behavioral rehabilitation day clinic program—A waiting list controlled trial. </w:t>
      </w:r>
      <w:r w:rsidRPr="00AF0241">
        <w:rPr>
          <w:i/>
          <w:iCs/>
        </w:rPr>
        <w:t>Verhaltenstherapie</w:t>
      </w:r>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r w:rsidRPr="00AF0241">
        <w:t xml:space="preserve">Rajji Tarek K, Mamo David C, Holden Jason, Granholm Eric, &amp; Mulsant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4"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Matusow Harlan, Fong Chunki, Vogel Howard, Uttaro Thomas, Moore Thomas L, &amp; Magura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5"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r w:rsidRPr="00AF0241">
        <w:lastRenderedPageBreak/>
        <w:t xml:space="preserve">Russinova Zlatka, Gidugu Vasudha, Bloch Philippe, Restrepo-Toro Maria, &amp; Rogers E Sally. (2018). </w:t>
      </w:r>
      <w:commentRangeStart w:id="133"/>
      <w:r w:rsidRPr="00AF0241">
        <w:t>Empowering Individuals With Psychiatric Disabilities to Work: Results of a Randomized Trial</w:t>
      </w:r>
      <w:commentRangeEnd w:id="133"/>
      <w:r>
        <w:rPr>
          <w:rStyle w:val="CommentReference"/>
          <w:rFonts w:asciiTheme="minorHAnsi" w:eastAsiaTheme="minorHAnsi" w:hAnsiTheme="minorHAnsi" w:cstheme="minorBidi"/>
          <w:lang w:val="da-DK" w:eastAsia="en-US"/>
        </w:rPr>
        <w:commentReference w:id="133"/>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r w:rsidRPr="00AF0241">
        <w:t xml:space="preserve">Rüsch Nicolas, Staiger Tobias, Waldmann Tamara, Dekoj Marie Christine, Brosch Thorsten, Gabriel Lisa, Bahemann Andreas, Oexle Nathalie, Klein Thomas, Nehf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6"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Vazan Peter, Sacks JoAnn Y, &amp; Clelanda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7"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r w:rsidRPr="00AF0241">
        <w:t xml:space="preserve">Sajatovic M, Davies MA, Ganocy SJ, Bauer MS, Cassidy KA, Hays RW, Safavi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8"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r w:rsidRPr="00AF0241">
        <w:t xml:space="preserve">Saloheimo HP, Markowitz J, Saloheimo TH, Laitinen JJ, Sundell J, Huttunen MO, Aro TA, Mikkonen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9"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r w:rsidRPr="00AF0241">
        <w:t xml:space="preserve">Schrank B, Brownell T, Jakaite Z, Larkin C, Pesola F, Riches S, Tylee A, &amp; Slade M. (2016). Evaluation of a positive psychotherapy group intervention for people with psychosis: Pilot </w:t>
      </w:r>
      <w:r w:rsidRPr="00AF0241">
        <w:lastRenderedPageBreak/>
        <w:t xml:space="preserve">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0"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Lotzin Annett, Hiller Philipp, Sehner Susanne, Driessen Martin, Hillemacher Thomas, Schäfer Martin, Scherbaum Norbert, Schneider Barbara, &amp; Grundmann Johanna. (2019). A multisite randomized controlled trial of Seeking Safety vs. Relapse Prevention Training for women with co-occurring posttraumatic stress disorder and substance use disorders. </w:t>
      </w:r>
      <w:r w:rsidRPr="00AF0241">
        <w:rPr>
          <w:i/>
          <w:iCs/>
        </w:rPr>
        <w:t>European Journal of Psychotraumatology</w:t>
      </w:r>
      <w:r w:rsidRPr="00AF0241">
        <w:t xml:space="preserve">, </w:t>
      </w:r>
      <w:r w:rsidRPr="00AF0241">
        <w:rPr>
          <w:i/>
          <w:iCs/>
        </w:rPr>
        <w:t>10</w:t>
      </w:r>
      <w:r w:rsidRPr="00AF0241">
        <w:t xml:space="preserve">(1), 1577092. </w:t>
      </w:r>
      <w:hyperlink r:id="rId81"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Smith Ronald, Wuthrich Viviana, Johnco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2"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r w:rsidRPr="00A62129">
        <w:t xml:space="preserve">Tjaden C, Mulder CL, den Hollander W, Castelein S, Delespaul P, Keet R, van Weeghel J, &amp; Kroon H. (2021). </w:t>
      </w:r>
      <w:r w:rsidRPr="00AF0241">
        <w:t xml:space="preserve">Effectiveness of Resource Groups for Improving Empowerment, Quality of Life, and Functioning of People With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3"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r w:rsidRPr="00AF0241">
        <w:t xml:space="preserve">Valiente C, Espinosa R, Contreras A, Trucharte A, Caballero R, Peinado V, Calderón L, &amp; Perdigón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4"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r w:rsidRPr="00AF0241">
        <w:t xml:space="preserve">Vallina-Fernandez O, Lemos-Giraldez S, Roder V, Garcia-Saiz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lastRenderedPageBreak/>
        <w:t xml:space="preserve">van Gestel-Timmermans H, Brouwers EP, van Assen MA, &amp; van Nieuwenhuizen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5"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Santis Valeria, Perris Francesco, &amp; Catapano Francesco. (u.å.).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6"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Najavits Lisa M, Wyner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7"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r w:rsidRPr="00AF0241">
        <w:t xml:space="preserve">Wojtalik J, Eack S, &amp; Keshavan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8"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r w:rsidRPr="00AF0241">
        <w:t xml:space="preserve">Yanos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9"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134" w:name="EXCLUDED_STUDIES"/>
      <w:bookmarkEnd w:id="134"/>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135" w:name="AWAITING_STUDIES"/>
      <w:bookmarkEnd w:id="135"/>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90"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Bloom, D. E., Cafiero, E. T., Jané-Llopis, E., Abrahams-Gessel, S., Bloom, L. R., Fathima, 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r w:rsidRPr="00DF0789">
        <w:rPr>
          <w:lang w:val="en-US"/>
        </w:rPr>
        <w:t xml:space="preserve">Borenstein,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 xml:space="preserve">Brouwers, E. P. (2020). Social stigma is an underestimated contributing factor to unemployment in people with mental illness or mental health issues: position paper and future </w:t>
      </w:r>
      <w:r w:rsidRPr="000E3FA4">
        <w:rPr>
          <w:noProof/>
        </w:rPr>
        <w:lastRenderedPageBreak/>
        <w:t>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Bootstrap Functions. CRAN R Proj</w:t>
      </w:r>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Schönbrodt,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r w:rsidRPr="00DF0789">
        <w:rPr>
          <w:i/>
          <w:iCs/>
          <w:lang w:val="en-US"/>
        </w:rPr>
        <w:t>Online first</w:t>
      </w:r>
      <w:r w:rsidRPr="00DF0789">
        <w:rPr>
          <w:lang w:val="en-US"/>
        </w:rPr>
        <w:t>. https://doi.org/10.1037/met0000773</w:t>
      </w:r>
    </w:p>
    <w:p w14:paraId="2BFAF49A" w14:textId="0697F481" w:rsidR="000E3FA4" w:rsidRDefault="00876280" w:rsidP="000E3FA4">
      <w:pPr>
        <w:widowControl w:val="0"/>
        <w:autoSpaceDE w:val="0"/>
        <w:autoSpaceDN w:val="0"/>
        <w:adjustRightInd w:val="0"/>
        <w:spacing w:line="480" w:lineRule="auto"/>
        <w:ind w:left="480" w:hanging="480"/>
        <w:divId w:val="1321159839"/>
        <w:rPr>
          <w:noProof/>
        </w:rPr>
      </w:pPr>
      <w:r w:rsidRPr="00666D2C">
        <w:rPr>
          <w:noProof/>
          <w:lang w:val="en-US"/>
        </w:rPr>
        <w:t xml:space="preserve">Chen, M., &amp; Pustejovsky, J. E. (2024). </w:t>
      </w:r>
      <w:r w:rsidRPr="005E3353">
        <w:rPr>
          <w:noProof/>
        </w:rPr>
        <w:t xml:space="preserve">Adapting Methods for Correcting Selective Reporting Bias in Meta-Analysis of Dependent Effect Sizes. </w:t>
      </w:r>
      <w:r w:rsidRPr="005E3353">
        <w:rPr>
          <w:i/>
          <w:iCs/>
          <w:noProof/>
        </w:rPr>
        <w:t>OSF</w:t>
      </w:r>
      <w:r w:rsidRPr="005E3353">
        <w:rPr>
          <w:noProof/>
        </w:rPr>
        <w:t xml:space="preserve">. </w:t>
      </w:r>
      <w:hyperlink r:id="rId91" w:history="1">
        <w:r w:rsidR="000E3FA4" w:rsidRPr="00BA3031">
          <w:rPr>
            <w:rStyle w:val="Hyperlink"/>
            <w:noProof/>
          </w:rPr>
          <w:t>https://doi.org/10.31222/osf.io/jq52s</w:t>
        </w:r>
      </w:hyperlink>
    </w:p>
    <w:p w14:paraId="19FF77DD" w14:textId="7F42CF2D" w:rsidR="00471D4D" w:rsidRDefault="00471D4D" w:rsidP="00471D4D">
      <w:pPr>
        <w:pStyle w:val="Bibliography"/>
        <w:divId w:val="1321159839"/>
      </w:pPr>
      <w:r w:rsidRPr="00DF0789">
        <w:rPr>
          <w:lang w:val="en-US"/>
        </w:rPr>
        <w:lastRenderedPageBreak/>
        <w:t xml:space="preserve">Cheung, A. C. K., &amp; Slavin,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Krassel, K. F., &amp; Vembye, M. H. (2022). </w:t>
      </w:r>
      <w:r w:rsidRPr="00DF0789">
        <w:rPr>
          <w:lang w:val="en-US"/>
        </w:rPr>
        <w:t xml:space="preserve">PROTOCOL: Group‐based community interventions to support the social reintegration of marginalised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92"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Klejs, J., Bengtsen, E., Strandby, M. W., &amp; Thomsen, M. K. (2025). </w:t>
      </w:r>
      <w:r w:rsidRPr="00DF0789">
        <w:rPr>
          <w:lang w:val="en-US"/>
        </w:rPr>
        <w:t xml:space="preserve">School-Based Language, Math, and Reading Interventions for Executive Functions in Children and Adolescents: A Systematic Review. EdWorkingPaper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Draine, J., Salzer, M. S., Culhane, D. P., &amp; Hadley, T. R. (2002). Role of social disadvantage in </w:t>
      </w:r>
      <w:r w:rsidRPr="00567968">
        <w:rPr>
          <w:color w:val="222222"/>
          <w:lang w:val="en-US"/>
        </w:rPr>
        <w:lastRenderedPageBreak/>
        <w:t xml:space="preserve">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93"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Declercq, L., Jamshidi, L., Beretvas, S. N., Onghena, P., &amp; Van den Noortgate, W. (2020). </w:t>
      </w:r>
      <w:r w:rsidRPr="00DF0789">
        <w:rPr>
          <w:lang w:val="en-US"/>
        </w:rPr>
        <w:t xml:space="preserve">Estimating outcome-specific effects in meta-analyses of 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5463EDDE" w14:textId="77777777" w:rsidR="00471D4D" w:rsidRPr="00471D4D" w:rsidRDefault="00471D4D" w:rsidP="00471D4D">
      <w:pPr>
        <w:pStyle w:val="Bibliography"/>
        <w:divId w:val="1321159839"/>
        <w:rPr>
          <w:lang w:val="en-US"/>
        </w:rPr>
      </w:pPr>
      <w:r w:rsidRPr="00DF0789">
        <w:rPr>
          <w:lang w:val="en-US"/>
        </w:rPr>
        <w:t xml:space="preserve">Fernández-Castilla, B., Declercq, L., Jamshidi, L., Beretvas, N., Onghena, P., &amp; Van den Noortgat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p>
    <w:p w14:paraId="373E7AAA" w14:textId="77777777" w:rsidR="00471D4D" w:rsidRPr="00DF0789" w:rsidRDefault="00471D4D" w:rsidP="00471D4D">
      <w:pPr>
        <w:pStyle w:val="Bibliography"/>
        <w:divId w:val="1321159839"/>
        <w:rPr>
          <w:lang w:val="en-US"/>
        </w:rPr>
      </w:pPr>
      <w:bookmarkStart w:id="136" w:name="_Hlk213236540"/>
    </w:p>
    <w:bookmarkEnd w:id="136"/>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r w:rsidRPr="00DF0789">
        <w:rPr>
          <w:i/>
          <w:iCs/>
          <w:lang w:val="en-US"/>
        </w:rPr>
        <w:t>robumeta: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4"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r w:rsidRPr="00DF0789">
        <w:rPr>
          <w:lang w:val="en-US"/>
        </w:rPr>
        <w:t xml:space="preserve">Gleser,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w:t>
      </w:r>
      <w:r w:rsidRPr="00DF0789">
        <w:rPr>
          <w:lang w:val="en-US"/>
        </w:rPr>
        <w:lastRenderedPageBreak/>
        <w:t xml:space="preserve">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5"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Vevea, J. (2005). Selection method approaches. In H. R. Rothstein, A. J. Sutton, &amp; M. Borenstein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r w:rsidRPr="00DF0789">
        <w:rPr>
          <w:lang w:val="en-US"/>
        </w:rPr>
        <w:t xml:space="preserve">Hofner, B., Schmid, M., &amp; Edler,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6"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r w:rsidRPr="00902BCD">
        <w:rPr>
          <w:lang w:val="da-DK"/>
        </w:rPr>
        <w:t xml:space="preserve">Joshi, M., Pustejovsky, J. E., &amp; Beretvas,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Family functioning and major depression: An 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 xml:space="preserve">Kelly, J. F., Humphreys, K., &amp; Ferri, M. (2020). Alcoholics anonymous and other 12-step </w:t>
      </w:r>
      <w:r w:rsidRPr="00832FEA">
        <w:rPr>
          <w:noProof/>
        </w:rPr>
        <w:lastRenderedPageBreak/>
        <w:t>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Sitharthan,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Fineberg,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r w:rsidRPr="00DF0789">
        <w:rPr>
          <w:lang w:val="en-US"/>
        </w:rPr>
        <w:t xml:space="preserve">Maassen, E., van Assen, M., Nuijten, M., Olsson Collentine, A., &amp; Wicherts, J. (2020). Reproducibility of individual effect sizes in meta-analyses in psychology. </w:t>
      </w:r>
      <w:r w:rsidRPr="00DF0789">
        <w:rPr>
          <w:i/>
          <w:iCs/>
          <w:lang w:val="en-US"/>
        </w:rPr>
        <w:t>PloS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7"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t xml:space="preserve">Mathur, M. B., &amp; VanderWeel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 xml:space="preserve">Comorbidity of Mental and Physical </w:t>
      </w:r>
      <w:r w:rsidRPr="0096527B">
        <w:rPr>
          <w:i/>
          <w:iCs/>
          <w:noProof/>
        </w:rPr>
        <w:lastRenderedPageBreak/>
        <w:t>Disorders</w:t>
      </w:r>
      <w:r w:rsidRPr="0096527B">
        <w:rPr>
          <w:noProof/>
        </w:rPr>
        <w:t> (Vol. </w:t>
      </w:r>
      <w:r w:rsidRPr="0096527B">
        <w:rPr>
          <w:b/>
          <w:bCs/>
          <w:noProof/>
        </w:rPr>
        <w:t>179</w:t>
      </w:r>
      <w:r w:rsidRPr="0096527B">
        <w:rPr>
          <w:noProof/>
        </w:rPr>
        <w:t>, pp. 23–32). Karger. </w:t>
      </w:r>
      <w:hyperlink r:id="rId98"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Böckenholt,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9"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100" w:history="1">
        <w:r w:rsidRPr="00BA3031">
          <w:rPr>
            <w:rStyle w:val="Hyperlink"/>
            <w:lang w:val="en-US"/>
          </w:rPr>
          <w:t>https://doi.org/10.1037/ccp0000042</w:t>
        </w:r>
      </w:hyperlink>
    </w:p>
    <w:p w14:paraId="3886A200" w14:textId="66ADF434" w:rsidR="000E3FA4" w:rsidRDefault="00876280" w:rsidP="00C7606E">
      <w:pPr>
        <w:pStyle w:val="Bibliography"/>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101" w:history="1">
        <w:r w:rsidR="000E3FA4" w:rsidRPr="00666D2C">
          <w:rPr>
            <w:rStyle w:val="Hyperlink"/>
            <w:noProof/>
            <w:lang w:val="en-US"/>
          </w:rPr>
          <w:t>https://doi.org/10.1177/1094428106291059</w:t>
        </w:r>
      </w:hyperlink>
    </w:p>
    <w:p w14:paraId="11CAAB8B" w14:textId="77777777" w:rsidR="00C7606E" w:rsidRPr="00C7606E" w:rsidRDefault="00C7606E" w:rsidP="00C7606E">
      <w:pPr>
        <w:divId w:val="1321159839"/>
        <w:rPr>
          <w:lang w:val="en-US"/>
        </w:rPr>
      </w:pPr>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666D2C">
        <w:rPr>
          <w:noProof/>
          <w:lang w:val="en-US"/>
        </w:rPr>
        <w:t>Munthe-Kaas, H. M., Berg, R. C., &amp; Blaasvær, N. (2018). </w:t>
      </w:r>
      <w:r w:rsidRPr="00D736F5">
        <w:rPr>
          <w:noProof/>
        </w:rPr>
        <w:t>Effectiveness of interventions to reduce homelessness: A systematic review and meta-analysis. </w:t>
      </w:r>
      <w:r w:rsidRPr="00D736F5">
        <w:rPr>
          <w:i/>
          <w:iCs/>
          <w:noProof/>
        </w:rPr>
        <w:t xml:space="preserve">Campbell Systematic </w:t>
      </w:r>
      <w:r w:rsidRPr="00D736F5">
        <w:rPr>
          <w:i/>
          <w:iCs/>
          <w:noProof/>
        </w:rPr>
        <w:lastRenderedPageBreak/>
        <w:t>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Hjorthøj, C. R., Erlangsen, A., &amp; Nordentoft,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Citkowicz,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r w:rsidRPr="00DF0789">
        <w:rPr>
          <w:i/>
          <w:iCs/>
          <w:lang w:val="en-US"/>
        </w:rPr>
        <w:t>clubSandwich: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102"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Citkowicz, M. (2025). </w:t>
      </w:r>
      <w:r w:rsidRPr="00DF0789">
        <w:rPr>
          <w:i/>
          <w:iCs/>
          <w:lang w:val="en-US"/>
        </w:rPr>
        <w:t>metaselection: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lastRenderedPageBreak/>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103"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4"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Borenstein, M. (2005). Publication bias in meta-analysis. In H. R. Rothstein, A. J. Sutton, &amp; M. Borenstein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t xml:space="preserve">RStudio Team. (2015). </w:t>
      </w:r>
      <w:r w:rsidRPr="005E3353">
        <w:rPr>
          <w:i/>
          <w:iCs/>
          <w:noProof/>
        </w:rPr>
        <w:t>RStudio: Integrated development for R</w:t>
      </w:r>
      <w:r w:rsidRPr="005E3353">
        <w:rPr>
          <w:noProof/>
        </w:rPr>
        <w:t xml:space="preserve">. RStudio, Inc., Boston, MA. </w:t>
      </w:r>
      <w:hyperlink r:id="rId105"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lastRenderedPageBreak/>
        <w:t xml:space="preserve">Sacks, S., McKendrick, K., Vazan,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6"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Emslander,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7"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Schreiter, S., Bermpohl, F., Krausz, M., Leucht, S., Rössler, W., Schouler-Ocak, M., &amp; Gutwinski, S. (2017). The prevalence of mental illness in homeless people in Germany: a systematic review and meta-analysis. </w:t>
      </w:r>
      <w:r w:rsidRPr="00567968">
        <w:rPr>
          <w:i/>
          <w:iCs/>
          <w:color w:val="222222"/>
          <w:lang w:val="en-US"/>
        </w:rPr>
        <w:t>Deutsches Aerzteblatt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r w:rsidRPr="00DF0789">
        <w:rPr>
          <w:lang w:val="en-US"/>
        </w:rPr>
        <w:t xml:space="preserve">Shadish,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t xml:space="preserve">Somers, J. M., Moniruzzaman, A., Patterson, M., Currie, L., Rezansoff, S. N., Palepu, A., &amp; Fryer, K. (2017). A randomized trial examining housing first in congregate and scattered site formats. </w:t>
      </w:r>
      <w:r w:rsidRPr="00DF0789">
        <w:rPr>
          <w:i/>
          <w:iCs/>
          <w:lang w:val="en-US"/>
        </w:rPr>
        <w:t>PloS One</w:t>
      </w:r>
      <w:r w:rsidRPr="00DF0789">
        <w:rPr>
          <w:lang w:val="en-US"/>
        </w:rPr>
        <w:t xml:space="preserve">, </w:t>
      </w:r>
      <w:r w:rsidRPr="00DF0789">
        <w:rPr>
          <w:i/>
          <w:iCs/>
          <w:lang w:val="en-US"/>
        </w:rPr>
        <w:t>12</w:t>
      </w:r>
      <w:r w:rsidRPr="00DF0789">
        <w:rPr>
          <w:lang w:val="en-US"/>
        </w:rPr>
        <w:t xml:space="preserve">(1), e0168745. </w:t>
      </w:r>
      <w:hyperlink r:id="rId108"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Doucouliagos,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lastRenderedPageBreak/>
        <w:t xml:space="preserve">Stanley, T. D., Doucouliagos,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70FF6250" w14:textId="06351BB3" w:rsidR="0096527B" w:rsidRDefault="0096527B" w:rsidP="00E702C9">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55CAC3D5" w14:textId="77777777" w:rsidR="00D25FC0" w:rsidRPr="00D25FC0" w:rsidRDefault="00D25FC0" w:rsidP="00D25FC0">
      <w:pPr>
        <w:divId w:val="1321159839"/>
        <w:rPr>
          <w:lang w:val="en-US"/>
        </w:rPr>
      </w:pP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9"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xml:space="preserve"> (pp. 39–54). Psychology </w:t>
      </w:r>
      <w:r w:rsidRPr="00BA1702">
        <w:rPr>
          <w:noProof/>
        </w:rPr>
        <w:lastRenderedPageBreak/>
        <w:t>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10"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Qina’au, J., Pustejovsky, J. E., Goldberg, S. B., Mehling,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Aert, R. C. M. (2023). </w:t>
      </w:r>
      <w:r w:rsidRPr="00DF0789">
        <w:rPr>
          <w:i/>
          <w:iCs/>
          <w:lang w:val="en-US"/>
        </w:rPr>
        <w:t>puniform: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6B23E1">
        <w:rPr>
          <w:lang w:val="da-DK"/>
        </w:rPr>
        <w:t xml:space="preserve">van Aert, R. C. M. (2025). </w:t>
      </w:r>
      <w:r w:rsidRPr="00DF0789">
        <w:rPr>
          <w:lang w:val="en-US"/>
        </w:rPr>
        <w:t xml:space="preserve">Meta-analyzing nonpreregistered and preregistered studies. </w:t>
      </w:r>
      <w:r w:rsidRPr="00DF0789">
        <w:rPr>
          <w:i/>
          <w:iCs/>
          <w:lang w:val="en-US"/>
        </w:rPr>
        <w:t>Psychological Methods</w:t>
      </w:r>
      <w:r w:rsidRPr="00DF0789">
        <w:rPr>
          <w:lang w:val="en-US"/>
        </w:rPr>
        <w:t xml:space="preserve">, </w:t>
      </w:r>
      <w:r w:rsidRPr="00DF0789">
        <w:rPr>
          <w:i/>
          <w:iCs/>
          <w:lang w:val="en-US"/>
        </w:rPr>
        <w:t>Onlin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666D2C">
        <w:rPr>
          <w:lang w:val="en-US"/>
        </w:rPr>
        <w:t xml:space="preserve">van Aert,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lastRenderedPageBreak/>
        <w:t xml:space="preserve">Van den Noortgate, W., López-López, J., Marín-Martínez, F., &amp; Sánchez-Meca,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r w:rsidRPr="00DF0789">
        <w:rPr>
          <w:i/>
          <w:iCs/>
          <w:lang w:val="en-US"/>
        </w:rPr>
        <w:t>VIVECampbell: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r w:rsidRPr="00DF0789">
        <w:rPr>
          <w:lang w:val="en-US"/>
        </w:rPr>
        <w:t xml:space="preserve">Viechtbauer,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r w:rsidRPr="00DF0789">
        <w:rPr>
          <w:lang w:val="en-US"/>
        </w:rPr>
        <w:lastRenderedPageBreak/>
        <w:t xml:space="preserve">Viechtbauer, W. (2007). Accounting for heterogeneity via random-effects models and moderator analyses in meta-analysis. </w:t>
      </w:r>
      <w:r w:rsidRPr="00DF0789">
        <w:rPr>
          <w:i/>
          <w:iCs/>
          <w:lang w:val="en-US"/>
        </w:rPr>
        <w:t>Zeitschrift Für Psychologie/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r w:rsidRPr="00DF0789">
        <w:rPr>
          <w:lang w:val="en-US"/>
        </w:rPr>
        <w:t xml:space="preserve">Viechtbauer, W. (2010). Conducting meta-analyses in R with the metafor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r w:rsidRPr="00DF0789">
        <w:rPr>
          <w:lang w:val="en-US"/>
        </w:rPr>
        <w:t xml:space="preserve">Viechtbauer,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r w:rsidRPr="00DF0789">
        <w:rPr>
          <w:lang w:val="en-US"/>
        </w:rPr>
        <w:t xml:space="preserve">Viechtbauer, W. (2025). </w:t>
      </w:r>
      <w:r w:rsidRPr="00DF0789">
        <w:rPr>
          <w:i/>
          <w:iCs/>
          <w:lang w:val="en-US"/>
        </w:rPr>
        <w:t>Construct or approximate the variance-covariance matrix of dependent effect sizes or outcomes</w:t>
      </w:r>
      <w:r w:rsidRPr="00DF0789">
        <w:rPr>
          <w:lang w:val="en-US"/>
        </w:rPr>
        <w:t>. Metafor: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ith Clustering. </w:t>
      </w:r>
      <w:r w:rsidRPr="00DF0789">
        <w:rPr>
          <w:i/>
          <w:iCs/>
          <w:lang w:val="en-US"/>
        </w:rPr>
        <w:t>Journal of Research on Educational Effectiveness</w:t>
      </w:r>
      <w:r w:rsidRPr="00DF0789">
        <w:rPr>
          <w:lang w:val="en-US"/>
        </w:rPr>
        <w:t xml:space="preserve">, </w:t>
      </w:r>
      <w:r w:rsidRPr="00DF0789">
        <w:rPr>
          <w:i/>
          <w:iCs/>
          <w:lang w:val="en-US"/>
        </w:rPr>
        <w:t>9</w:t>
      </w:r>
      <w:r w:rsidRPr="00DF0789">
        <w:rPr>
          <w:lang w:val="en-US"/>
        </w:rPr>
        <w:t xml:space="preserve">(3), 421–444. </w:t>
      </w:r>
      <w:hyperlink r:id="rId111"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lastRenderedPageBreak/>
        <w:t xml:space="preserve">Wickham, H., Averick, M., Bryan, J., Chang, W., McGowan, L. D., François, R., Grolemund, G., Hayes, A., Henry, L., &amp; Hester, J. (2019). Welcome to the Tidyverse. </w:t>
      </w:r>
      <w:r w:rsidRPr="00DF0789">
        <w:rPr>
          <w:i/>
          <w:iCs/>
          <w:lang w:val="en-US"/>
        </w:rPr>
        <w:t>Journal of Open Sourc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12"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13"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Ziguras, S. J., &amp; Stuart, G. W. (2000). A meta-analysis of the effectiveness of mental health case 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137" w:name="OTHER_VERSIONS_REFERENCES"/>
      <w:bookmarkStart w:id="138" w:name="ANALYSES_AND_DATA"/>
      <w:bookmarkStart w:id="139" w:name="FIGURES"/>
      <w:bookmarkEnd w:id="137"/>
      <w:bookmarkEnd w:id="138"/>
      <w:bookmarkEnd w:id="139"/>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4"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lastRenderedPageBreak/>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5"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140" w:name="SOURCES_OF_SUPPORT"/>
      <w:bookmarkEnd w:id="140"/>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141" w:name="FEEDBACK" w:displacedByCustomXml="next"/>
    <w:bookmarkEnd w:id="141" w:displacedByCustomXml="next"/>
    <w:bookmarkStart w:id="142" w:name="APPENDICES" w:displacedByCustomXml="next"/>
    <w:bookmarkEnd w:id="142"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6"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1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kkel Helding Vembye" w:date="2025-10-31T13:55:00Z" w:initials="MHV">
    <w:p w14:paraId="58F8BFB5" w14:textId="2B919614" w:rsidR="0079359A" w:rsidRPr="006B23E1" w:rsidRDefault="0079359A">
      <w:pPr>
        <w:pStyle w:val="CommentText"/>
      </w:pPr>
      <w:r>
        <w:rPr>
          <w:rStyle w:val="CommentReference"/>
        </w:rPr>
        <w:annotationRef/>
      </w:r>
      <w:r w:rsidRPr="006B23E1">
        <w:t>Kunne evt. samskrives</w:t>
      </w:r>
    </w:p>
  </w:comment>
  <w:comment w:id="3" w:author="Nina Thorup Dalgaard" w:date="2025-11-05T09:03:00Z" w:initials="NTD">
    <w:p w14:paraId="4FFF9309" w14:textId="63C4F3BF" w:rsidR="00052343" w:rsidRPr="00052343" w:rsidRDefault="00052343">
      <w:pPr>
        <w:pStyle w:val="CommentText"/>
      </w:pPr>
      <w:r>
        <w:rPr>
          <w:rStyle w:val="CommentReference"/>
        </w:rPr>
        <w:annotationRef/>
      </w:r>
      <w:r w:rsidRPr="00052343">
        <w:t>Altså det er fint f</w:t>
      </w:r>
      <w:r>
        <w:t>or mig hvis du synes, men er det ikke det mest sikre at vi beholder ordlyden fra protokollen ?</w:t>
      </w:r>
    </w:p>
  </w:comment>
  <w:comment w:id="12" w:author="Nina Thorup Dalgaard" w:date="2025-11-05T09:09:00Z" w:initials="NTD">
    <w:p w14:paraId="4C958C74" w14:textId="2E107A15" w:rsidR="00052343" w:rsidRPr="00052343" w:rsidRDefault="00052343">
      <w:pPr>
        <w:pStyle w:val="CommentText"/>
      </w:pPr>
      <w:r>
        <w:rPr>
          <w:rStyle w:val="CommentReference"/>
        </w:rPr>
        <w:annotationRef/>
      </w:r>
      <w:r w:rsidRPr="00052343">
        <w:t>Vi kan jo stadig i</w:t>
      </w:r>
      <w:r>
        <w:t>kke udelukke at gruppeindsatser for den enkelte patient kan have negative effekter, så derfor synes jeg det skal understreges</w:t>
      </w:r>
      <w:r w:rsidR="00030BD6">
        <w:t xml:space="preserve"> (for den dumme læser)</w:t>
      </w:r>
      <w:r>
        <w:t xml:space="preserve"> at det vi kan konkludere er b</w:t>
      </w:r>
      <w:r w:rsidR="00030BD6">
        <w:t>aseret på den gennemsnitlige effekt</w:t>
      </w:r>
    </w:p>
  </w:comment>
  <w:comment w:id="65" w:author="Mikkel Helding Vembye" w:date="2025-04-29T09:55:00Z" w:initials="MHV">
    <w:p w14:paraId="5C1C742E" w14:textId="4D584A1A" w:rsidR="000A72EB" w:rsidRPr="00666D2C" w:rsidRDefault="000A72EB">
      <w:pPr>
        <w:pStyle w:val="CommentText"/>
      </w:pPr>
      <w:r>
        <w:rPr>
          <w:rStyle w:val="CommentReference"/>
        </w:rPr>
        <w:annotationRef/>
      </w:r>
      <w:r w:rsidRPr="00666D2C">
        <w:t>Forward and backwards?</w:t>
      </w:r>
    </w:p>
  </w:comment>
  <w:comment w:id="66" w:author="Nina Thorup Dalgaard" w:date="2025-11-05T09:44:00Z" w:initials="NTD">
    <w:p w14:paraId="7E0A0843" w14:textId="12FDADA2" w:rsidR="00B868B8" w:rsidRPr="00B868B8" w:rsidRDefault="00B868B8">
      <w:pPr>
        <w:pStyle w:val="CommentText"/>
      </w:pPr>
      <w:r>
        <w:rPr>
          <w:rStyle w:val="CommentReference"/>
        </w:rPr>
        <w:annotationRef/>
      </w:r>
      <w:r w:rsidRPr="00B868B8">
        <w:t>Vi har ikke lavet f</w:t>
      </w:r>
      <w:r>
        <w:t>orwards citation tracking, så jeg synes vi skal beholde den nuværende formulering hvor det framgår at vi har lavet backwards citation tracking</w:t>
      </w:r>
    </w:p>
  </w:comment>
  <w:comment w:id="84" w:author="Mikkel Helding Vembye" w:date="2025-10-02T15:13:00Z" w:initials="MHV">
    <w:p w14:paraId="6C7E047B" w14:textId="3985C8C1" w:rsidR="00B46BDE" w:rsidRPr="00B46BDE" w:rsidRDefault="00B46BDE">
      <w:pPr>
        <w:pStyle w:val="CommentText"/>
        <w:rPr>
          <w:lang w:val="en-US"/>
        </w:rPr>
      </w:pPr>
      <w:r>
        <w:rPr>
          <w:rStyle w:val="CommentReference"/>
        </w:rPr>
        <w:annotationRef/>
      </w:r>
      <w:r w:rsidRPr="00B46BDE">
        <w:rPr>
          <w:lang w:val="en-US"/>
        </w:rPr>
        <w:t xml:space="preserve">Also added </w:t>
      </w:r>
      <w:r w:rsidR="00602556">
        <w:rPr>
          <w:lang w:val="en-US"/>
        </w:rPr>
        <w:t>at</w:t>
      </w:r>
      <w:r w:rsidRPr="00B46BDE">
        <w:rPr>
          <w:lang w:val="en-US"/>
        </w:rPr>
        <w:t xml:space="preserve"> the bottom of the text</w:t>
      </w:r>
      <w:r>
        <w:rPr>
          <w:lang w:val="en-US"/>
        </w:rPr>
        <w:t>, s</w:t>
      </w:r>
      <w:r w:rsidR="00CC17FD">
        <w:rPr>
          <w:lang w:val="en-US"/>
        </w:rPr>
        <w:t>hould either be remove here or at the end of the article</w:t>
      </w:r>
    </w:p>
  </w:comment>
  <w:comment w:id="133"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8BFB5" w15:done="0"/>
  <w15:commentEx w15:paraId="4FFF9309" w15:paraIdParent="58F8BFB5" w15:done="0"/>
  <w15:commentEx w15:paraId="4C958C74" w15:done="0"/>
  <w15:commentEx w15:paraId="5C1C742E" w15:done="0"/>
  <w15:commentEx w15:paraId="7E0A0843"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3A15D3" w16cex:dateUtc="2025-10-31T12:55:00Z"/>
  <w16cex:commentExtensible w16cex:durableId="5A6FE0F2" w16cex:dateUtc="2025-11-05T08:03:00Z"/>
  <w16cex:commentExtensible w16cex:durableId="37FF8DCE" w16cex:dateUtc="2025-11-05T08:09:00Z"/>
  <w16cex:commentExtensible w16cex:durableId="78152BA9" w16cex:dateUtc="2025-11-05T08:4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8BFB5" w16cid:durableId="463A15D3"/>
  <w16cid:commentId w16cid:paraId="4FFF9309" w16cid:durableId="5A6FE0F2"/>
  <w16cid:commentId w16cid:paraId="4C958C74" w16cid:durableId="37FF8DCE"/>
  <w16cid:commentId w16cid:paraId="5C1C742E" w16cid:durableId="2BBB209F"/>
  <w16cid:commentId w16cid:paraId="7E0A0843" w16cid:durableId="78152BA9"/>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F8824" w14:textId="77777777" w:rsidR="00E32F51" w:rsidRDefault="00E32F51" w:rsidP="0082078E">
      <w:r>
        <w:separator/>
      </w:r>
    </w:p>
  </w:endnote>
  <w:endnote w:type="continuationSeparator" w:id="0">
    <w:p w14:paraId="455B3D02" w14:textId="77777777" w:rsidR="00E32F51" w:rsidRDefault="00E32F51"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14D89" w14:textId="77777777" w:rsidR="00E32F51" w:rsidRDefault="00E32F51" w:rsidP="0082078E">
      <w:r>
        <w:separator/>
      </w:r>
    </w:p>
  </w:footnote>
  <w:footnote w:type="continuationSeparator" w:id="0">
    <w:p w14:paraId="7ACC44FE" w14:textId="77777777" w:rsidR="00E32F51" w:rsidRDefault="00E32F51"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2B6A0D9A"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as from Borenstein and Hedges (2019) and when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Nina Thorup Dalgaard">
    <w15:presenceInfo w15:providerId="AD" w15:userId="S-1-5-21-2100284113-1573851820-878952375-321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302D4"/>
    <w:rsid w:val="0003077A"/>
    <w:rsid w:val="00030BD6"/>
    <w:rsid w:val="00033E32"/>
    <w:rsid w:val="00034153"/>
    <w:rsid w:val="00034EEE"/>
    <w:rsid w:val="0003694D"/>
    <w:rsid w:val="00036A4A"/>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3DDF"/>
    <w:rsid w:val="00063F96"/>
    <w:rsid w:val="00066059"/>
    <w:rsid w:val="00066688"/>
    <w:rsid w:val="00067057"/>
    <w:rsid w:val="000709A7"/>
    <w:rsid w:val="00071D4C"/>
    <w:rsid w:val="00071E5A"/>
    <w:rsid w:val="00082278"/>
    <w:rsid w:val="00082B53"/>
    <w:rsid w:val="00083049"/>
    <w:rsid w:val="00083733"/>
    <w:rsid w:val="00083A06"/>
    <w:rsid w:val="000840B4"/>
    <w:rsid w:val="0008704F"/>
    <w:rsid w:val="00087519"/>
    <w:rsid w:val="00091052"/>
    <w:rsid w:val="000917DB"/>
    <w:rsid w:val="00091EA0"/>
    <w:rsid w:val="0009584F"/>
    <w:rsid w:val="00097483"/>
    <w:rsid w:val="000A29E0"/>
    <w:rsid w:val="000A4FE5"/>
    <w:rsid w:val="000A609A"/>
    <w:rsid w:val="000A6B40"/>
    <w:rsid w:val="000A7253"/>
    <w:rsid w:val="000A72EB"/>
    <w:rsid w:val="000B01DF"/>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E7A"/>
    <w:rsid w:val="000E76F8"/>
    <w:rsid w:val="000F030A"/>
    <w:rsid w:val="000F0C7D"/>
    <w:rsid w:val="000F108B"/>
    <w:rsid w:val="000F1EA6"/>
    <w:rsid w:val="000F2B2D"/>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E3"/>
    <w:rsid w:val="002256EC"/>
    <w:rsid w:val="0023237F"/>
    <w:rsid w:val="00232882"/>
    <w:rsid w:val="00232FA4"/>
    <w:rsid w:val="00235892"/>
    <w:rsid w:val="002439E8"/>
    <w:rsid w:val="00243C6F"/>
    <w:rsid w:val="00244276"/>
    <w:rsid w:val="002443B2"/>
    <w:rsid w:val="002455FC"/>
    <w:rsid w:val="00247259"/>
    <w:rsid w:val="0024752F"/>
    <w:rsid w:val="0025093C"/>
    <w:rsid w:val="00253677"/>
    <w:rsid w:val="0025529F"/>
    <w:rsid w:val="00256BCB"/>
    <w:rsid w:val="00257A36"/>
    <w:rsid w:val="00261140"/>
    <w:rsid w:val="002626BD"/>
    <w:rsid w:val="00264A93"/>
    <w:rsid w:val="0026544D"/>
    <w:rsid w:val="00266276"/>
    <w:rsid w:val="00266334"/>
    <w:rsid w:val="00274C92"/>
    <w:rsid w:val="002763A2"/>
    <w:rsid w:val="002768AE"/>
    <w:rsid w:val="002837CC"/>
    <w:rsid w:val="002837D2"/>
    <w:rsid w:val="00284188"/>
    <w:rsid w:val="002851AA"/>
    <w:rsid w:val="00286D99"/>
    <w:rsid w:val="0028781B"/>
    <w:rsid w:val="00287E2D"/>
    <w:rsid w:val="002902A0"/>
    <w:rsid w:val="00290643"/>
    <w:rsid w:val="002937A2"/>
    <w:rsid w:val="0029417E"/>
    <w:rsid w:val="00295C03"/>
    <w:rsid w:val="00296509"/>
    <w:rsid w:val="00297D11"/>
    <w:rsid w:val="002A0C4D"/>
    <w:rsid w:val="002A0EC9"/>
    <w:rsid w:val="002A1099"/>
    <w:rsid w:val="002A1A70"/>
    <w:rsid w:val="002A2B62"/>
    <w:rsid w:val="002A3D02"/>
    <w:rsid w:val="002A4A1B"/>
    <w:rsid w:val="002A6CBE"/>
    <w:rsid w:val="002A7C7B"/>
    <w:rsid w:val="002B0A81"/>
    <w:rsid w:val="002B13D3"/>
    <w:rsid w:val="002B1839"/>
    <w:rsid w:val="002B321E"/>
    <w:rsid w:val="002B5BA3"/>
    <w:rsid w:val="002B6E1B"/>
    <w:rsid w:val="002B7684"/>
    <w:rsid w:val="002B79ED"/>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1E6D"/>
    <w:rsid w:val="00302816"/>
    <w:rsid w:val="003039A3"/>
    <w:rsid w:val="00303BB7"/>
    <w:rsid w:val="00312779"/>
    <w:rsid w:val="00315D0F"/>
    <w:rsid w:val="00317C72"/>
    <w:rsid w:val="00320450"/>
    <w:rsid w:val="00322E6C"/>
    <w:rsid w:val="00323ED9"/>
    <w:rsid w:val="00324E8E"/>
    <w:rsid w:val="003254A7"/>
    <w:rsid w:val="00327417"/>
    <w:rsid w:val="00327A17"/>
    <w:rsid w:val="00330100"/>
    <w:rsid w:val="00332440"/>
    <w:rsid w:val="00332772"/>
    <w:rsid w:val="00334BF1"/>
    <w:rsid w:val="00335881"/>
    <w:rsid w:val="0033588D"/>
    <w:rsid w:val="00340C1A"/>
    <w:rsid w:val="003427E3"/>
    <w:rsid w:val="00342C10"/>
    <w:rsid w:val="003433BD"/>
    <w:rsid w:val="003456CC"/>
    <w:rsid w:val="00347C3E"/>
    <w:rsid w:val="003509FE"/>
    <w:rsid w:val="003516C4"/>
    <w:rsid w:val="00351DE4"/>
    <w:rsid w:val="00353CBC"/>
    <w:rsid w:val="003563E1"/>
    <w:rsid w:val="00356C57"/>
    <w:rsid w:val="003576BF"/>
    <w:rsid w:val="003577C8"/>
    <w:rsid w:val="003578B1"/>
    <w:rsid w:val="00361589"/>
    <w:rsid w:val="00362CDD"/>
    <w:rsid w:val="003646E8"/>
    <w:rsid w:val="00364AE3"/>
    <w:rsid w:val="00365C0C"/>
    <w:rsid w:val="00365F5C"/>
    <w:rsid w:val="00366B3E"/>
    <w:rsid w:val="00374AFC"/>
    <w:rsid w:val="00374C57"/>
    <w:rsid w:val="0037717D"/>
    <w:rsid w:val="00381E52"/>
    <w:rsid w:val="00384657"/>
    <w:rsid w:val="003852C4"/>
    <w:rsid w:val="003862F9"/>
    <w:rsid w:val="00387588"/>
    <w:rsid w:val="00387966"/>
    <w:rsid w:val="00387F8E"/>
    <w:rsid w:val="00390A78"/>
    <w:rsid w:val="00390B8F"/>
    <w:rsid w:val="00391340"/>
    <w:rsid w:val="003925BB"/>
    <w:rsid w:val="0039285E"/>
    <w:rsid w:val="00392BFC"/>
    <w:rsid w:val="00393B15"/>
    <w:rsid w:val="00394FFD"/>
    <w:rsid w:val="00397654"/>
    <w:rsid w:val="00397CB9"/>
    <w:rsid w:val="003A17D5"/>
    <w:rsid w:val="003A44F9"/>
    <w:rsid w:val="003A49A4"/>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1210A"/>
    <w:rsid w:val="00414C18"/>
    <w:rsid w:val="00417D23"/>
    <w:rsid w:val="00420D44"/>
    <w:rsid w:val="00421CE0"/>
    <w:rsid w:val="00422842"/>
    <w:rsid w:val="00422BF1"/>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285"/>
    <w:rsid w:val="00454BCB"/>
    <w:rsid w:val="0045708E"/>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3508"/>
    <w:rsid w:val="004B427A"/>
    <w:rsid w:val="004B4548"/>
    <w:rsid w:val="004B527F"/>
    <w:rsid w:val="004B7F0A"/>
    <w:rsid w:val="004C1FFD"/>
    <w:rsid w:val="004C2820"/>
    <w:rsid w:val="004C31ED"/>
    <w:rsid w:val="004C5D00"/>
    <w:rsid w:val="004C6ADC"/>
    <w:rsid w:val="004C75CE"/>
    <w:rsid w:val="004C7C12"/>
    <w:rsid w:val="004D0CAE"/>
    <w:rsid w:val="004D0FBD"/>
    <w:rsid w:val="004D1A20"/>
    <w:rsid w:val="004D26E2"/>
    <w:rsid w:val="004D3D73"/>
    <w:rsid w:val="004D4A1E"/>
    <w:rsid w:val="004D5931"/>
    <w:rsid w:val="004D5A01"/>
    <w:rsid w:val="004D7220"/>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7AE3"/>
    <w:rsid w:val="005914D5"/>
    <w:rsid w:val="005915AF"/>
    <w:rsid w:val="00592079"/>
    <w:rsid w:val="00597504"/>
    <w:rsid w:val="005A13B4"/>
    <w:rsid w:val="005A155D"/>
    <w:rsid w:val="005A39C0"/>
    <w:rsid w:val="005A5B74"/>
    <w:rsid w:val="005A6F11"/>
    <w:rsid w:val="005A77F2"/>
    <w:rsid w:val="005B1E4E"/>
    <w:rsid w:val="005B2A2A"/>
    <w:rsid w:val="005B33BC"/>
    <w:rsid w:val="005B7AAE"/>
    <w:rsid w:val="005C0A82"/>
    <w:rsid w:val="005C1FA0"/>
    <w:rsid w:val="005C3AFD"/>
    <w:rsid w:val="005C5CF0"/>
    <w:rsid w:val="005C65DD"/>
    <w:rsid w:val="005C6808"/>
    <w:rsid w:val="005C7035"/>
    <w:rsid w:val="005D0C26"/>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AF3"/>
    <w:rsid w:val="00615A78"/>
    <w:rsid w:val="00615CA7"/>
    <w:rsid w:val="006161B7"/>
    <w:rsid w:val="006176AE"/>
    <w:rsid w:val="00621B7B"/>
    <w:rsid w:val="00624C55"/>
    <w:rsid w:val="00625651"/>
    <w:rsid w:val="006260D8"/>
    <w:rsid w:val="00626A2D"/>
    <w:rsid w:val="00626E01"/>
    <w:rsid w:val="00630EA6"/>
    <w:rsid w:val="00633816"/>
    <w:rsid w:val="0063482E"/>
    <w:rsid w:val="0063780C"/>
    <w:rsid w:val="006418F5"/>
    <w:rsid w:val="00642D46"/>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375A"/>
    <w:rsid w:val="006E73B2"/>
    <w:rsid w:val="006F1BC6"/>
    <w:rsid w:val="006F2D4C"/>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7DFE"/>
    <w:rsid w:val="00750D5C"/>
    <w:rsid w:val="0075161D"/>
    <w:rsid w:val="007522B5"/>
    <w:rsid w:val="007529CC"/>
    <w:rsid w:val="00752AE9"/>
    <w:rsid w:val="007534A0"/>
    <w:rsid w:val="007540D5"/>
    <w:rsid w:val="00760B49"/>
    <w:rsid w:val="00760EEF"/>
    <w:rsid w:val="007622DF"/>
    <w:rsid w:val="00764B03"/>
    <w:rsid w:val="00770705"/>
    <w:rsid w:val="00770787"/>
    <w:rsid w:val="0077097C"/>
    <w:rsid w:val="0077168A"/>
    <w:rsid w:val="00774282"/>
    <w:rsid w:val="00774C4F"/>
    <w:rsid w:val="007758F2"/>
    <w:rsid w:val="00775C78"/>
    <w:rsid w:val="00775D35"/>
    <w:rsid w:val="007761C1"/>
    <w:rsid w:val="00777E21"/>
    <w:rsid w:val="00782277"/>
    <w:rsid w:val="0078315C"/>
    <w:rsid w:val="00783E55"/>
    <w:rsid w:val="007858DA"/>
    <w:rsid w:val="0079134E"/>
    <w:rsid w:val="007915CD"/>
    <w:rsid w:val="0079222B"/>
    <w:rsid w:val="0079233E"/>
    <w:rsid w:val="00792D49"/>
    <w:rsid w:val="0079359A"/>
    <w:rsid w:val="00793F17"/>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5137"/>
    <w:rsid w:val="007D5D25"/>
    <w:rsid w:val="007D747B"/>
    <w:rsid w:val="007D7F12"/>
    <w:rsid w:val="007E16B4"/>
    <w:rsid w:val="007E217A"/>
    <w:rsid w:val="007E277B"/>
    <w:rsid w:val="007E2D9A"/>
    <w:rsid w:val="007E322D"/>
    <w:rsid w:val="007E3794"/>
    <w:rsid w:val="007E393A"/>
    <w:rsid w:val="007E50A2"/>
    <w:rsid w:val="007E52A0"/>
    <w:rsid w:val="007F0D81"/>
    <w:rsid w:val="007F1624"/>
    <w:rsid w:val="007F1D2F"/>
    <w:rsid w:val="007F3398"/>
    <w:rsid w:val="00803BBF"/>
    <w:rsid w:val="0080425C"/>
    <w:rsid w:val="008046AA"/>
    <w:rsid w:val="008048F0"/>
    <w:rsid w:val="00805985"/>
    <w:rsid w:val="00805FFD"/>
    <w:rsid w:val="008070B0"/>
    <w:rsid w:val="008140CA"/>
    <w:rsid w:val="00814B26"/>
    <w:rsid w:val="00816C5A"/>
    <w:rsid w:val="00817B85"/>
    <w:rsid w:val="0082078E"/>
    <w:rsid w:val="008216C9"/>
    <w:rsid w:val="00822CBF"/>
    <w:rsid w:val="00824F05"/>
    <w:rsid w:val="00825787"/>
    <w:rsid w:val="008266A6"/>
    <w:rsid w:val="00827CD4"/>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51464"/>
    <w:rsid w:val="008527E1"/>
    <w:rsid w:val="00853B13"/>
    <w:rsid w:val="00855C76"/>
    <w:rsid w:val="00857A2F"/>
    <w:rsid w:val="008622CB"/>
    <w:rsid w:val="008628B3"/>
    <w:rsid w:val="0086361C"/>
    <w:rsid w:val="00864B71"/>
    <w:rsid w:val="0086567C"/>
    <w:rsid w:val="00867660"/>
    <w:rsid w:val="00870039"/>
    <w:rsid w:val="00871346"/>
    <w:rsid w:val="00871C40"/>
    <w:rsid w:val="00874C6E"/>
    <w:rsid w:val="0087579E"/>
    <w:rsid w:val="00876280"/>
    <w:rsid w:val="008826B0"/>
    <w:rsid w:val="008841AF"/>
    <w:rsid w:val="00891BDE"/>
    <w:rsid w:val="00894190"/>
    <w:rsid w:val="00894507"/>
    <w:rsid w:val="0089574B"/>
    <w:rsid w:val="00897718"/>
    <w:rsid w:val="00897B2A"/>
    <w:rsid w:val="008A171B"/>
    <w:rsid w:val="008A2011"/>
    <w:rsid w:val="008A2D44"/>
    <w:rsid w:val="008A58B6"/>
    <w:rsid w:val="008A6540"/>
    <w:rsid w:val="008A6D53"/>
    <w:rsid w:val="008B0F39"/>
    <w:rsid w:val="008B3906"/>
    <w:rsid w:val="008B41FA"/>
    <w:rsid w:val="008B6D76"/>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FB9"/>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6657"/>
    <w:rsid w:val="0090703B"/>
    <w:rsid w:val="00907E35"/>
    <w:rsid w:val="00907E57"/>
    <w:rsid w:val="009107B3"/>
    <w:rsid w:val="009161E1"/>
    <w:rsid w:val="009177D3"/>
    <w:rsid w:val="0092094C"/>
    <w:rsid w:val="00921933"/>
    <w:rsid w:val="009224A1"/>
    <w:rsid w:val="00924BB0"/>
    <w:rsid w:val="00925C1B"/>
    <w:rsid w:val="00927846"/>
    <w:rsid w:val="00927FF1"/>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4DB0"/>
    <w:rsid w:val="0096527B"/>
    <w:rsid w:val="00965942"/>
    <w:rsid w:val="0097247C"/>
    <w:rsid w:val="00972987"/>
    <w:rsid w:val="00972BFA"/>
    <w:rsid w:val="00975306"/>
    <w:rsid w:val="0097636F"/>
    <w:rsid w:val="00981E0E"/>
    <w:rsid w:val="00982226"/>
    <w:rsid w:val="00982900"/>
    <w:rsid w:val="00983A2B"/>
    <w:rsid w:val="009856BD"/>
    <w:rsid w:val="00985D6A"/>
    <w:rsid w:val="009860E1"/>
    <w:rsid w:val="00990422"/>
    <w:rsid w:val="00990C31"/>
    <w:rsid w:val="009926CC"/>
    <w:rsid w:val="00993325"/>
    <w:rsid w:val="009970EE"/>
    <w:rsid w:val="00997131"/>
    <w:rsid w:val="009A0E4A"/>
    <w:rsid w:val="009A413D"/>
    <w:rsid w:val="009A437B"/>
    <w:rsid w:val="009A4DC8"/>
    <w:rsid w:val="009B0BCC"/>
    <w:rsid w:val="009B1CF5"/>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22C9"/>
    <w:rsid w:val="009E2A76"/>
    <w:rsid w:val="009E4FE5"/>
    <w:rsid w:val="009E5F24"/>
    <w:rsid w:val="009E69F3"/>
    <w:rsid w:val="009E77A4"/>
    <w:rsid w:val="009F08B8"/>
    <w:rsid w:val="009F1D60"/>
    <w:rsid w:val="009F49A6"/>
    <w:rsid w:val="009F4B51"/>
    <w:rsid w:val="009F6ADC"/>
    <w:rsid w:val="009F6FAB"/>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BD2"/>
    <w:rsid w:val="00AA5B7D"/>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F43"/>
    <w:rsid w:val="00B34121"/>
    <w:rsid w:val="00B344A7"/>
    <w:rsid w:val="00B34855"/>
    <w:rsid w:val="00B349BE"/>
    <w:rsid w:val="00B34F28"/>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A00C8"/>
    <w:rsid w:val="00BA0207"/>
    <w:rsid w:val="00BA05EA"/>
    <w:rsid w:val="00BA1702"/>
    <w:rsid w:val="00BA2292"/>
    <w:rsid w:val="00BA3538"/>
    <w:rsid w:val="00BA51A3"/>
    <w:rsid w:val="00BA57A5"/>
    <w:rsid w:val="00BB3A05"/>
    <w:rsid w:val="00BB4458"/>
    <w:rsid w:val="00BB5450"/>
    <w:rsid w:val="00BB6876"/>
    <w:rsid w:val="00BB73DA"/>
    <w:rsid w:val="00BB7D14"/>
    <w:rsid w:val="00BC010F"/>
    <w:rsid w:val="00BC01A0"/>
    <w:rsid w:val="00BC1CB3"/>
    <w:rsid w:val="00BC40E2"/>
    <w:rsid w:val="00BC7388"/>
    <w:rsid w:val="00BC73A7"/>
    <w:rsid w:val="00BD1680"/>
    <w:rsid w:val="00BD23BB"/>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7244"/>
    <w:rsid w:val="00C420E2"/>
    <w:rsid w:val="00C42B55"/>
    <w:rsid w:val="00C43172"/>
    <w:rsid w:val="00C4521A"/>
    <w:rsid w:val="00C45561"/>
    <w:rsid w:val="00C468D6"/>
    <w:rsid w:val="00C51B44"/>
    <w:rsid w:val="00C542BF"/>
    <w:rsid w:val="00C56E54"/>
    <w:rsid w:val="00C61BCA"/>
    <w:rsid w:val="00C61CA5"/>
    <w:rsid w:val="00C640C9"/>
    <w:rsid w:val="00C655A1"/>
    <w:rsid w:val="00C65E69"/>
    <w:rsid w:val="00C668E9"/>
    <w:rsid w:val="00C66EBC"/>
    <w:rsid w:val="00C6751B"/>
    <w:rsid w:val="00C6770F"/>
    <w:rsid w:val="00C71E95"/>
    <w:rsid w:val="00C7606E"/>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F87"/>
    <w:rsid w:val="00CC17FD"/>
    <w:rsid w:val="00CC2651"/>
    <w:rsid w:val="00CC3115"/>
    <w:rsid w:val="00CC329B"/>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3A50"/>
    <w:rsid w:val="00CF3D1B"/>
    <w:rsid w:val="00CF3F5A"/>
    <w:rsid w:val="00CF490B"/>
    <w:rsid w:val="00CF5426"/>
    <w:rsid w:val="00CF636A"/>
    <w:rsid w:val="00D00C1D"/>
    <w:rsid w:val="00D00E95"/>
    <w:rsid w:val="00D01591"/>
    <w:rsid w:val="00D03F6D"/>
    <w:rsid w:val="00D0549F"/>
    <w:rsid w:val="00D106C2"/>
    <w:rsid w:val="00D10923"/>
    <w:rsid w:val="00D10982"/>
    <w:rsid w:val="00D10BE5"/>
    <w:rsid w:val="00D10D77"/>
    <w:rsid w:val="00D14A07"/>
    <w:rsid w:val="00D14EE2"/>
    <w:rsid w:val="00D172F6"/>
    <w:rsid w:val="00D17FA8"/>
    <w:rsid w:val="00D2116C"/>
    <w:rsid w:val="00D24453"/>
    <w:rsid w:val="00D25FC0"/>
    <w:rsid w:val="00D2684B"/>
    <w:rsid w:val="00D32F89"/>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314"/>
    <w:rsid w:val="00DB2907"/>
    <w:rsid w:val="00DB2F79"/>
    <w:rsid w:val="00DB3F95"/>
    <w:rsid w:val="00DB54E2"/>
    <w:rsid w:val="00DB5638"/>
    <w:rsid w:val="00DB586A"/>
    <w:rsid w:val="00DB7221"/>
    <w:rsid w:val="00DC1D8F"/>
    <w:rsid w:val="00DC22BC"/>
    <w:rsid w:val="00DC22E8"/>
    <w:rsid w:val="00DC557C"/>
    <w:rsid w:val="00DC62F9"/>
    <w:rsid w:val="00DC6432"/>
    <w:rsid w:val="00DC7E6A"/>
    <w:rsid w:val="00DD104C"/>
    <w:rsid w:val="00DD4A20"/>
    <w:rsid w:val="00DD51DC"/>
    <w:rsid w:val="00DD5ACA"/>
    <w:rsid w:val="00DD5E12"/>
    <w:rsid w:val="00DD77D3"/>
    <w:rsid w:val="00DE0620"/>
    <w:rsid w:val="00DE11B7"/>
    <w:rsid w:val="00DE1865"/>
    <w:rsid w:val="00DE505C"/>
    <w:rsid w:val="00DE509F"/>
    <w:rsid w:val="00DE52E9"/>
    <w:rsid w:val="00DE6132"/>
    <w:rsid w:val="00DE61C2"/>
    <w:rsid w:val="00DF0DB1"/>
    <w:rsid w:val="00DF1255"/>
    <w:rsid w:val="00DF16F7"/>
    <w:rsid w:val="00DF3F07"/>
    <w:rsid w:val="00DF49EA"/>
    <w:rsid w:val="00DF4AC2"/>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490A"/>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ABE"/>
    <w:rsid w:val="00E37AD2"/>
    <w:rsid w:val="00E40A57"/>
    <w:rsid w:val="00E42B0D"/>
    <w:rsid w:val="00E44A28"/>
    <w:rsid w:val="00E451CC"/>
    <w:rsid w:val="00E464E6"/>
    <w:rsid w:val="00E46D97"/>
    <w:rsid w:val="00E4770F"/>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D56"/>
    <w:rsid w:val="00ED1CC0"/>
    <w:rsid w:val="00ED1F9C"/>
    <w:rsid w:val="00ED493D"/>
    <w:rsid w:val="00ED5532"/>
    <w:rsid w:val="00ED7407"/>
    <w:rsid w:val="00ED7858"/>
    <w:rsid w:val="00EE02DF"/>
    <w:rsid w:val="00EE0496"/>
    <w:rsid w:val="00EE0766"/>
    <w:rsid w:val="00EE3BE1"/>
    <w:rsid w:val="00EE63B7"/>
    <w:rsid w:val="00EE66F3"/>
    <w:rsid w:val="00EF1042"/>
    <w:rsid w:val="00EF1D79"/>
    <w:rsid w:val="00EF2C74"/>
    <w:rsid w:val="00EF7AF2"/>
    <w:rsid w:val="00F0187B"/>
    <w:rsid w:val="00F01996"/>
    <w:rsid w:val="00F01E13"/>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E21"/>
    <w:rsid w:val="00F34FB5"/>
    <w:rsid w:val="00F3574D"/>
    <w:rsid w:val="00F35F10"/>
    <w:rsid w:val="00F36BA5"/>
    <w:rsid w:val="00F37D6F"/>
    <w:rsid w:val="00F41322"/>
    <w:rsid w:val="00F47E8E"/>
    <w:rsid w:val="00F54E84"/>
    <w:rsid w:val="00F55F52"/>
    <w:rsid w:val="00F56DFA"/>
    <w:rsid w:val="00F627F0"/>
    <w:rsid w:val="00F62E6F"/>
    <w:rsid w:val="00F631E9"/>
    <w:rsid w:val="00F63605"/>
    <w:rsid w:val="00F6432E"/>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91617"/>
    <w:rsid w:val="00F92804"/>
    <w:rsid w:val="00F92AC5"/>
    <w:rsid w:val="00F94E2E"/>
    <w:rsid w:val="00F961CB"/>
    <w:rsid w:val="00F96209"/>
    <w:rsid w:val="00F97B01"/>
    <w:rsid w:val="00FA38E8"/>
    <w:rsid w:val="00FA510B"/>
    <w:rsid w:val="00FB04ED"/>
    <w:rsid w:val="00FB147A"/>
    <w:rsid w:val="00FB17A1"/>
    <w:rsid w:val="00FB245E"/>
    <w:rsid w:val="00FB3FAD"/>
    <w:rsid w:val="00FB4AC5"/>
    <w:rsid w:val="00FB5770"/>
    <w:rsid w:val="00FC36E1"/>
    <w:rsid w:val="00FC3C29"/>
    <w:rsid w:val="00FC49AD"/>
    <w:rsid w:val="00FC50F5"/>
    <w:rsid w:val="00FC7130"/>
    <w:rsid w:val="00FD0627"/>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73B9C10-A8F5-4E7C-83B2-691296FC6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416"/>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2035879668">
                  <w:marLeft w:val="0"/>
                  <w:marRight w:val="0"/>
                  <w:marTop w:val="0"/>
                  <w:marBottom w:val="0"/>
                  <w:divBdr>
                    <w:top w:val="none" w:sz="0" w:space="0" w:color="auto"/>
                    <w:left w:val="none" w:sz="0" w:space="0" w:color="auto"/>
                    <w:bottom w:val="none" w:sz="0" w:space="0" w:color="auto"/>
                    <w:right w:val="none" w:sz="0" w:space="0" w:color="auto"/>
                  </w:divBdr>
                </w:div>
                <w:div w:id="36009256">
                  <w:marLeft w:val="0"/>
                  <w:marRight w:val="0"/>
                  <w:marTop w:val="0"/>
                  <w:marBottom w:val="0"/>
                  <w:divBdr>
                    <w:top w:val="none" w:sz="0" w:space="0" w:color="auto"/>
                    <w:left w:val="none" w:sz="0" w:space="0" w:color="auto"/>
                    <w:bottom w:val="none" w:sz="0" w:space="0" w:color="auto"/>
                    <w:right w:val="none" w:sz="0" w:space="0" w:color="auto"/>
                  </w:divBdr>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0631208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44980970">
              <w:marLeft w:val="0"/>
              <w:marRight w:val="0"/>
              <w:marTop w:val="0"/>
              <w:marBottom w:val="0"/>
              <w:divBdr>
                <w:top w:val="none" w:sz="0" w:space="0" w:color="auto"/>
                <w:left w:val="none" w:sz="0" w:space="0" w:color="auto"/>
                <w:bottom w:val="none" w:sz="0" w:space="0" w:color="auto"/>
                <w:right w:val="none" w:sz="0" w:space="0" w:color="auto"/>
              </w:divBdr>
            </w:div>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117" Type="http://schemas.openxmlformats.org/officeDocument/2006/relationships/footer" Target="footer1.xml"/><Relationship Id="rId21" Type="http://schemas.openxmlformats.org/officeDocument/2006/relationships/hyperlink" Target="https://osf.io/s2j9a/files/osfstorage" TargetMode="External"/><Relationship Id="rId42" Type="http://schemas.openxmlformats.org/officeDocument/2006/relationships/image" Target="media/image15.png"/><Relationship Id="rId47" Type="http://schemas.openxmlformats.org/officeDocument/2006/relationships/hyperlink" Target="https://doi.org/10.1186/s12888-021-03645-w" TargetMode="External"/><Relationship Id="rId63" Type="http://schemas.openxmlformats.org/officeDocument/2006/relationships/hyperlink" Target="https://doi.org/10.1521/ijgp.2010.60.3.373" TargetMode="External"/><Relationship Id="rId68" Type="http://schemas.openxmlformats.org/officeDocument/2006/relationships/hyperlink" Target="https://www.proquest.com/scholarly-journals/randomised-controlled-trial-group-intervention/docview/37000639/se-2?accountid=27042" TargetMode="External"/><Relationship Id="rId84" Type="http://schemas.openxmlformats.org/officeDocument/2006/relationships/hyperlink" Target="https://doi.org/10.1037/prj0000509" TargetMode="External"/><Relationship Id="rId89" Type="http://schemas.openxmlformats.org/officeDocument/2006/relationships/hyperlink" Target="https://doi.org/10.1037/a0028048" TargetMode="External"/><Relationship Id="rId112" Type="http://schemas.openxmlformats.org/officeDocument/2006/relationships/hyperlink" Target="https://mason.gmu.edu/~dwilsonb/downloads/esformulas.pdf" TargetMode="External"/><Relationship Id="rId16" Type="http://schemas.openxmlformats.org/officeDocument/2006/relationships/hyperlink" Target="https://papers.ssrn.com/sol3/DisplayAbstractSearch.cfm" TargetMode="External"/><Relationship Id="rId107" Type="http://schemas.openxmlformats.org/officeDocument/2006/relationships/hyperlink" Target="https://doi.org/10.1037/met0000751" TargetMode="External"/><Relationship Id="rId11" Type="http://schemas.microsoft.com/office/2018/08/relationships/commentsExtensible" Target="commentsExtensible.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hyperlink" Target="https://doi.org/10.1136/bmj.e846" TargetMode="External"/><Relationship Id="rId58" Type="http://schemas.openxmlformats.org/officeDocument/2006/relationships/hyperlink" Target="https://doi.org/10.1111/bjc.12161" TargetMode="External"/><Relationship Id="rId74" Type="http://schemas.openxmlformats.org/officeDocument/2006/relationships/hyperlink" Target="https://doi.org/10.1016/j.schres.2021.11.051" TargetMode="External"/><Relationship Id="rId79" Type="http://schemas.openxmlformats.org/officeDocument/2006/relationships/hyperlink" Target="https://doi.org/10.1186/s12888-016-0838-1" TargetMode="External"/><Relationship Id="rId102" Type="http://schemas.openxmlformats.org/officeDocument/2006/relationships/hyperlink" Target="https://www.jepusto.com/weighting-in-multivariate-meta-analysis/" TargetMode="External"/><Relationship Id="rId5" Type="http://schemas.openxmlformats.org/officeDocument/2006/relationships/webSettings" Target="webSettings.xml"/><Relationship Id="rId90" Type="http://schemas.openxmlformats.org/officeDocument/2006/relationships/hyperlink" Target="https://doi.org/https://doi.org/10.1002/cl2.1445" TargetMode="External"/><Relationship Id="rId95" Type="http://schemas.openxmlformats.org/officeDocument/2006/relationships/hyperlink" Target="https://doi.org/10.1037/bul0000450"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6.png"/><Relationship Id="rId48" Type="http://schemas.openxmlformats.org/officeDocument/2006/relationships/hyperlink" Target="https://doi.org/10.1016/j.comppsych.2004.11.003" TargetMode="External"/><Relationship Id="rId64" Type="http://schemas.openxmlformats.org/officeDocument/2006/relationships/hyperlink" Target="https://doi.org/10.1016/j.jad.2016.05.043" TargetMode="External"/><Relationship Id="rId69" Type="http://schemas.openxmlformats.org/officeDocument/2006/relationships/hyperlink" Target="https://doi.org/10.1037/ccp0000042" TargetMode="External"/><Relationship Id="rId113" Type="http://schemas.openxmlformats.org/officeDocument/2006/relationships/hyperlink" Target="https://ies.ed.gov/ncee/wwc/Docs/referenceresources/WWC-41-Supplement-508_09212020.pdf" TargetMode="External"/><Relationship Id="rId118" Type="http://schemas.openxmlformats.org/officeDocument/2006/relationships/fontTable" Target="fontTable.xml"/><Relationship Id="rId80" Type="http://schemas.openxmlformats.org/officeDocument/2006/relationships/hyperlink" Target="https://doi.org/10.1017/S2045796015000141" TargetMode="External"/><Relationship Id="rId85" Type="http://schemas.openxmlformats.org/officeDocument/2006/relationships/hyperlink" Target="https://doi.org/10.1176/appi.ps.201000450" TargetMode="External"/><Relationship Id="rId12" Type="http://schemas.openxmlformats.org/officeDocument/2006/relationships/hyperlink" Target="https://www.sciencedirect.com/topics/medicine-and-dentistry/psychotherapy" TargetMode="External"/><Relationship Id="rId17" Type="http://schemas.openxmlformats.org/officeDocument/2006/relationships/hyperlink" Target="https://core.ac.uk"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hyperlink" Target="https://doi.org/10.1017/S1352465804001754" TargetMode="External"/><Relationship Id="rId103" Type="http://schemas.openxmlformats.org/officeDocument/2006/relationships/hyperlink" Target="https://www.r-project.org/" TargetMode="External"/><Relationship Id="rId108" Type="http://schemas.openxmlformats.org/officeDocument/2006/relationships/hyperlink" Target="https://doi.org/10.1371/journal.pone.0168745" TargetMode="External"/><Relationship Id="rId54" Type="http://schemas.openxmlformats.org/officeDocument/2006/relationships/hyperlink" Target="https://doi.org/10.1037/h0095302" TargetMode="External"/><Relationship Id="rId70" Type="http://schemas.openxmlformats.org/officeDocument/2006/relationships/hyperlink" Target="https://doi.org/10.1037/a0035310" TargetMode="External"/><Relationship Id="rId75" Type="http://schemas.openxmlformats.org/officeDocument/2006/relationships/hyperlink" Target="https://doi.org/10.1016/j.drugalcdep.2013.11.012" TargetMode="External"/><Relationship Id="rId91" Type="http://schemas.openxmlformats.org/officeDocument/2006/relationships/hyperlink" Target="https://doi.org/10.31222/osf.io/jq52s" TargetMode="External"/><Relationship Id="rId96" Type="http://schemas.openxmlformats.org/officeDocument/2006/relationships/hyperlink" Target="https://github.com/meghapsimatrix/wildmet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49" Type="http://schemas.openxmlformats.org/officeDocument/2006/relationships/hyperlink" Target="https://doi.org/10.1176/ps.2009.60.4.491" TargetMode="External"/><Relationship Id="rId114" Type="http://schemas.openxmlformats.org/officeDocument/2006/relationships/hyperlink" Target="https://authorservices.wiley.com/author-resources/Journal-Authors/Prepare/manuscript-preparation-guidelines.html/supporting-information.html" TargetMode="External"/><Relationship Id="rId119" Type="http://schemas.microsoft.com/office/2011/relationships/people" Target="people.xml"/><Relationship Id="rId44" Type="http://schemas.openxmlformats.org/officeDocument/2006/relationships/image" Target="media/image17.png"/><Relationship Id="rId60" Type="http://schemas.openxmlformats.org/officeDocument/2006/relationships/hyperlink" Target="https://doi.org/10.1046/j.1440-1614.2000.00820.x" TargetMode="External"/><Relationship Id="rId65" Type="http://schemas.openxmlformats.org/officeDocument/2006/relationships/hyperlink" Target="https://doi.org/10.3389/fpsyt.2019.00589" TargetMode="External"/><Relationship Id="rId81" Type="http://schemas.openxmlformats.org/officeDocument/2006/relationships/hyperlink" Target="https://doi.org/10.1080/20008198.2019.1577092" TargetMode="External"/><Relationship Id="rId86" Type="http://schemas.openxmlformats.org/officeDocument/2006/relationships/hyperlink" Target="https://doi.org/10.1002/cpp.1867"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sciencedirect.com/topics/neuroscience/psychopathology"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2.png"/><Relationship Id="rId109" Type="http://schemas.openxmlformats.org/officeDocument/2006/relationships/hyperlink" Target="https://doi.org/10.1136/bmj.l4898" TargetMode="External"/><Relationship Id="rId34" Type="http://schemas.openxmlformats.org/officeDocument/2006/relationships/image" Target="media/image7.png"/><Relationship Id="rId50" Type="http://schemas.openxmlformats.org/officeDocument/2006/relationships/hyperlink" Target="https://doi.org/10.1017/bec.2020.1" TargetMode="External"/><Relationship Id="rId55" Type="http://schemas.openxmlformats.org/officeDocument/2006/relationships/hyperlink" Target="https://doi.org/10.1176/appi.ps.201700352" TargetMode="External"/><Relationship Id="rId76" Type="http://schemas.openxmlformats.org/officeDocument/2006/relationships/hyperlink" Target="https://doi.org/10.1177/0020764019846171" TargetMode="External"/><Relationship Id="rId97" Type="http://schemas.openxmlformats.org/officeDocument/2006/relationships/hyperlink" Target="https://doi.org/10.1371/journal.pone.0233107" TargetMode="External"/><Relationship Id="rId104" Type="http://schemas.openxmlformats.org/officeDocument/2006/relationships/hyperlink" Target="https://doi.org/10.1037/met0000300" TargetMode="External"/><Relationship Id="rId120"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hyperlink" Target="https://doi.org/10.1016/j.cbpra.2012.03.005" TargetMode="External"/><Relationship Id="rId92" Type="http://schemas.openxmlformats.org/officeDocument/2006/relationships/hyperlink" Target="https://doi.org/10.1002/cl2.1254"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doi.org/10.1016/j.ajp.2020.102314" TargetMode="External"/><Relationship Id="rId87" Type="http://schemas.openxmlformats.org/officeDocument/2006/relationships/hyperlink" Target="https://doi.org/10.4088/JCP.v61n0507" TargetMode="External"/><Relationship Id="rId110" Type="http://schemas.openxmlformats.org/officeDocument/2006/relationships/hyperlink" Target="https://doi.org/10.3102/0013189X211051319" TargetMode="External"/><Relationship Id="rId115" Type="http://schemas.openxmlformats.org/officeDocument/2006/relationships/hyperlink" Target="https://authorservices.wiley.com/author-resources/Journal-Authors/Prepare/manuscript-preparation-guidelines.html/figure-preparation.html" TargetMode="External"/><Relationship Id="rId61" Type="http://schemas.openxmlformats.org/officeDocument/2006/relationships/hyperlink" Target="https://doi.org/10.1037/ccp0000427" TargetMode="External"/><Relationship Id="rId82" Type="http://schemas.openxmlformats.org/officeDocument/2006/relationships/hyperlink" Target="https://doi.org/10.1080/07317115.2020.1836105" TargetMode="External"/><Relationship Id="rId19" Type="http://schemas.openxmlformats.org/officeDocument/2006/relationships/hyperlink" Target="http://www.nice.org.uk" TargetMode="External"/><Relationship Id="rId14" Type="http://schemas.openxmlformats.org/officeDocument/2006/relationships/hyperlink" Target="https://osf.io/s2j9a/files/osfstorage" TargetMode="External"/><Relationship Id="rId30" Type="http://schemas.openxmlformats.org/officeDocument/2006/relationships/image" Target="media/image4.png"/><Relationship Id="rId35" Type="http://schemas.openxmlformats.org/officeDocument/2006/relationships/image" Target="media/image8.png"/><Relationship Id="rId56" Type="http://schemas.openxmlformats.org/officeDocument/2006/relationships/hyperlink" Target="https://doi.org/10.1016/j.schres.2010.01.026" TargetMode="External"/><Relationship Id="rId77" Type="http://schemas.openxmlformats.org/officeDocument/2006/relationships/hyperlink" Target="https://doi.org/10.1080/09540121.2011.582075" TargetMode="External"/><Relationship Id="rId100" Type="http://schemas.openxmlformats.org/officeDocument/2006/relationships/hyperlink" Target="https://doi.org/10.1037/ccp0000042" TargetMode="External"/><Relationship Id="rId105" Type="http://schemas.openxmlformats.org/officeDocument/2006/relationships/hyperlink" Target="https://www.rstudio.com/" TargetMode="External"/><Relationship Id="rId8" Type="http://schemas.openxmlformats.org/officeDocument/2006/relationships/comments" Target="comments.xml"/><Relationship Id="rId51" Type="http://schemas.openxmlformats.org/officeDocument/2006/relationships/hyperlink" Target="https://doi.org/10.1176/appi.ps.201400510" TargetMode="External"/><Relationship Id="rId72" Type="http://schemas.openxmlformats.org/officeDocument/2006/relationships/hyperlink" Target="https://doi.org/10.1007/s10597-013-9672-9" TargetMode="External"/><Relationship Id="rId93" Type="http://schemas.openxmlformats.org/officeDocument/2006/relationships/hyperlink" Target="https://drive.google.com/file/d/1yDQtDkrp68_8kJiIUdbongK99sx7RFI-/view" TargetMode="External"/><Relationship Id="rId98" Type="http://schemas.openxmlformats.org/officeDocument/2006/relationships/hyperlink" Target="https://doi.org/10.1159/000365941"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2.png"/><Relationship Id="rId46" Type="http://schemas.openxmlformats.org/officeDocument/2006/relationships/image" Target="media/image19.png"/><Relationship Id="rId67" Type="http://schemas.openxmlformats.org/officeDocument/2006/relationships/hyperlink" Target="https://doi.org/10.1016/j.schres.2012.10.018" TargetMode="External"/><Relationship Id="rId116" Type="http://schemas.openxmlformats.org/officeDocument/2006/relationships/hyperlink" Target="https://authorservices.wiley.com/author-resources/Journal-Authors/Prepare/manuscript-preparation-guidelines.html/supporting-information.html" TargetMode="External"/><Relationship Id="rId20" Type="http://schemas.openxmlformats.org/officeDocument/2006/relationships/hyperlink" Target="https://osf.io/s2j9a/files/osfstorage" TargetMode="External"/><Relationship Id="rId41" Type="http://schemas.openxmlformats.org/officeDocument/2006/relationships/image" Target="media/image14.png"/><Relationship Id="rId62" Type="http://schemas.openxmlformats.org/officeDocument/2006/relationships/hyperlink" Target="https://dx.doi.org/10.1080/08039488.2020.1826050" TargetMode="External"/><Relationship Id="rId83" Type="http://schemas.openxmlformats.org/officeDocument/2006/relationships/hyperlink" Target="https://doi.org/10.1001/jamapsychiatry.2021.2880" TargetMode="External"/><Relationship Id="rId88" Type="http://schemas.openxmlformats.org/officeDocument/2006/relationships/hyperlink" Target="http://dx.doi.org/10.1093/schbul/sbz021.235" TargetMode="External"/><Relationship Id="rId111" Type="http://schemas.openxmlformats.org/officeDocument/2006/relationships/hyperlink" Target="https://doi.org/10.1080/19345747.2015.1086911" TargetMode="External"/><Relationship Id="rId15" Type="http://schemas.openxmlformats.org/officeDocument/2006/relationships/image" Target="media/image1.png"/><Relationship Id="rId36" Type="http://schemas.openxmlformats.org/officeDocument/2006/relationships/image" Target="media/image9.png"/><Relationship Id="rId57" Type="http://schemas.openxmlformats.org/officeDocument/2006/relationships/hyperlink" Target="https://doi.org/10.1176/appi.ps.51.4.513" TargetMode="External"/><Relationship Id="rId106" Type="http://schemas.openxmlformats.org/officeDocument/2006/relationships/hyperlink" Target="https://doi.org/10.1080/09540121.2011.582075" TargetMode="External"/><Relationship Id="rId10" Type="http://schemas.microsoft.com/office/2016/09/relationships/commentsIds" Target="commentsIds.xml"/><Relationship Id="rId31" Type="http://schemas.openxmlformats.org/officeDocument/2006/relationships/image" Target="media/image40.png"/><Relationship Id="rId52" Type="http://schemas.openxmlformats.org/officeDocument/2006/relationships/hyperlink" Target="https://doi.org/10.1017/S0033291720005498" TargetMode="External"/><Relationship Id="rId73" Type="http://schemas.openxmlformats.org/officeDocument/2006/relationships/hyperlink" Target="https://doi.org/10.1111/papt.12182" TargetMode="External"/><Relationship Id="rId78" Type="http://schemas.openxmlformats.org/officeDocument/2006/relationships/hyperlink" Target="https://doi.org/10.1176/ps.2009.60.9.1182" TargetMode="External"/><Relationship Id="rId94" Type="http://schemas.openxmlformats.org/officeDocument/2006/relationships/hyperlink" Target="https://doi.org/10.3102/10769986241238478" TargetMode="External"/><Relationship Id="rId99" Type="http://schemas.openxmlformats.org/officeDocument/2006/relationships/hyperlink" Target="https://doi.org/10.1177/1745691616662243" TargetMode="External"/><Relationship Id="rId101" Type="http://schemas.openxmlformats.org/officeDocument/2006/relationships/hyperlink" Target="https://doi.org/10.1177/1094428106291059"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5BBB"/>
    <w:rsid w:val="00076E25"/>
    <w:rsid w:val="0007750F"/>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51945"/>
    <w:rsid w:val="00273E0C"/>
    <w:rsid w:val="00274F07"/>
    <w:rsid w:val="0027629E"/>
    <w:rsid w:val="002843FE"/>
    <w:rsid w:val="002942E5"/>
    <w:rsid w:val="002B56DF"/>
    <w:rsid w:val="002B5BA3"/>
    <w:rsid w:val="002C1844"/>
    <w:rsid w:val="002C1BE5"/>
    <w:rsid w:val="002E163B"/>
    <w:rsid w:val="00303A13"/>
    <w:rsid w:val="003046B7"/>
    <w:rsid w:val="003071D3"/>
    <w:rsid w:val="00314D30"/>
    <w:rsid w:val="00326C8D"/>
    <w:rsid w:val="003674AA"/>
    <w:rsid w:val="003A17D5"/>
    <w:rsid w:val="003A4C82"/>
    <w:rsid w:val="003B0294"/>
    <w:rsid w:val="003B3BDA"/>
    <w:rsid w:val="003B4619"/>
    <w:rsid w:val="003D7E5E"/>
    <w:rsid w:val="004100D5"/>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5004E5"/>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616F82"/>
    <w:rsid w:val="00626A2D"/>
    <w:rsid w:val="0063780C"/>
    <w:rsid w:val="0064675A"/>
    <w:rsid w:val="006474FD"/>
    <w:rsid w:val="00660179"/>
    <w:rsid w:val="0067557D"/>
    <w:rsid w:val="006822F1"/>
    <w:rsid w:val="0069535A"/>
    <w:rsid w:val="006A3724"/>
    <w:rsid w:val="006B7A5C"/>
    <w:rsid w:val="006C39A6"/>
    <w:rsid w:val="006C6930"/>
    <w:rsid w:val="006C6B43"/>
    <w:rsid w:val="006E69DB"/>
    <w:rsid w:val="006E7E60"/>
    <w:rsid w:val="006F7F83"/>
    <w:rsid w:val="00701304"/>
    <w:rsid w:val="00704B6F"/>
    <w:rsid w:val="00720046"/>
    <w:rsid w:val="0072048D"/>
    <w:rsid w:val="007325D4"/>
    <w:rsid w:val="00732D50"/>
    <w:rsid w:val="00741C60"/>
    <w:rsid w:val="00745E61"/>
    <w:rsid w:val="00747F35"/>
    <w:rsid w:val="0075161D"/>
    <w:rsid w:val="0075545E"/>
    <w:rsid w:val="0076653B"/>
    <w:rsid w:val="007761C1"/>
    <w:rsid w:val="0077679E"/>
    <w:rsid w:val="00777E21"/>
    <w:rsid w:val="007819CA"/>
    <w:rsid w:val="00782277"/>
    <w:rsid w:val="0079243E"/>
    <w:rsid w:val="007B347C"/>
    <w:rsid w:val="00800B70"/>
    <w:rsid w:val="008037CE"/>
    <w:rsid w:val="00810693"/>
    <w:rsid w:val="0081556A"/>
    <w:rsid w:val="00833F51"/>
    <w:rsid w:val="00835FCF"/>
    <w:rsid w:val="00836B27"/>
    <w:rsid w:val="0084130B"/>
    <w:rsid w:val="0085412F"/>
    <w:rsid w:val="0086567C"/>
    <w:rsid w:val="00873322"/>
    <w:rsid w:val="00881676"/>
    <w:rsid w:val="00884CE8"/>
    <w:rsid w:val="008958D9"/>
    <w:rsid w:val="008A20BD"/>
    <w:rsid w:val="008B2457"/>
    <w:rsid w:val="008C2CAA"/>
    <w:rsid w:val="008C36D9"/>
    <w:rsid w:val="008C5825"/>
    <w:rsid w:val="008C7799"/>
    <w:rsid w:val="008D546F"/>
    <w:rsid w:val="008F54EC"/>
    <w:rsid w:val="00900143"/>
    <w:rsid w:val="00901FCA"/>
    <w:rsid w:val="00906657"/>
    <w:rsid w:val="00907E35"/>
    <w:rsid w:val="0091239B"/>
    <w:rsid w:val="009147E4"/>
    <w:rsid w:val="009151A1"/>
    <w:rsid w:val="00920889"/>
    <w:rsid w:val="009307CB"/>
    <w:rsid w:val="00945368"/>
    <w:rsid w:val="00953453"/>
    <w:rsid w:val="00960FDE"/>
    <w:rsid w:val="00961043"/>
    <w:rsid w:val="00974DED"/>
    <w:rsid w:val="00980871"/>
    <w:rsid w:val="009908B0"/>
    <w:rsid w:val="009926CC"/>
    <w:rsid w:val="009A4DC8"/>
    <w:rsid w:val="009B1885"/>
    <w:rsid w:val="009B1AD4"/>
    <w:rsid w:val="009B1CF5"/>
    <w:rsid w:val="009E6F35"/>
    <w:rsid w:val="009F6056"/>
    <w:rsid w:val="00A0212F"/>
    <w:rsid w:val="00A25787"/>
    <w:rsid w:val="00A43539"/>
    <w:rsid w:val="00A567D2"/>
    <w:rsid w:val="00A6369D"/>
    <w:rsid w:val="00A7178A"/>
    <w:rsid w:val="00A737D1"/>
    <w:rsid w:val="00A75AE9"/>
    <w:rsid w:val="00A779F3"/>
    <w:rsid w:val="00A80804"/>
    <w:rsid w:val="00AD1533"/>
    <w:rsid w:val="00AD1EC1"/>
    <w:rsid w:val="00AE62D1"/>
    <w:rsid w:val="00AE6F67"/>
    <w:rsid w:val="00B14C9A"/>
    <w:rsid w:val="00B16204"/>
    <w:rsid w:val="00B17BF0"/>
    <w:rsid w:val="00B20C2B"/>
    <w:rsid w:val="00B22EEA"/>
    <w:rsid w:val="00B51847"/>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C22E8"/>
    <w:rsid w:val="00DC3AE6"/>
    <w:rsid w:val="00DC6432"/>
    <w:rsid w:val="00DD3637"/>
    <w:rsid w:val="00DD578F"/>
    <w:rsid w:val="00DE5205"/>
    <w:rsid w:val="00DE5315"/>
    <w:rsid w:val="00E04910"/>
    <w:rsid w:val="00E11AE3"/>
    <w:rsid w:val="00E36CFA"/>
    <w:rsid w:val="00E51480"/>
    <w:rsid w:val="00E82746"/>
    <w:rsid w:val="00EA310E"/>
    <w:rsid w:val="00EB2E2C"/>
    <w:rsid w:val="00EB53A9"/>
    <w:rsid w:val="00EC24E2"/>
    <w:rsid w:val="00EC39E4"/>
    <w:rsid w:val="00EC41C6"/>
    <w:rsid w:val="00ED493D"/>
    <w:rsid w:val="00EE4FE9"/>
    <w:rsid w:val="00EF61FE"/>
    <w:rsid w:val="00F0474D"/>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871"/>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7</Pages>
  <Words>48391</Words>
  <Characters>287928</Characters>
  <Application>Microsoft Office Word</Application>
  <DocSecurity>0</DocSecurity>
  <Lines>5051</Lines>
  <Paragraphs>16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Ottawa</Company>
  <LinksUpToDate>false</LinksUpToDate>
  <CharactersWithSpaces>33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3</cp:revision>
  <cp:lastPrinted>2025-10-29T12:24:00Z</cp:lastPrinted>
  <dcterms:created xsi:type="dcterms:W3CDTF">2025-11-05T13:05:00Z</dcterms:created>
  <dcterms:modified xsi:type="dcterms:W3CDTF">2025-11-0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